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523D67" w14:textId="09A17DCB" w:rsidR="00030674" w:rsidRDefault="0066727F" w:rsidP="00030674">
      <w:pPr>
        <w:pStyle w:val="TM1"/>
        <w:tabs>
          <w:tab w:val="right" w:leader="dot" w:pos="9062"/>
        </w:tabs>
        <w:rPr>
          <w:rFonts w:asciiTheme="minorHAnsi" w:eastAsiaTheme="minorEastAsia" w:hAnsiTheme="minorHAnsi"/>
          <w:noProof/>
          <w:szCs w:val="24"/>
          <w:lang w:eastAsia="fr-FR"/>
        </w:rPr>
      </w:pPr>
      <w:r>
        <w:fldChar w:fldCharType="begin"/>
      </w:r>
      <w:r>
        <w:instrText xml:space="preserve"> TOC \o "1-5" \h \z \u </w:instrText>
      </w:r>
      <w:r>
        <w:fldChar w:fldCharType="separate"/>
      </w:r>
    </w:p>
    <w:p w14:paraId="283C3C07" w14:textId="25B8A03F" w:rsidR="00687108" w:rsidRDefault="00687108">
      <w:pPr>
        <w:pStyle w:val="TM2"/>
        <w:tabs>
          <w:tab w:val="right" w:leader="dot" w:pos="9062"/>
        </w:tabs>
        <w:rPr>
          <w:rFonts w:asciiTheme="minorHAnsi" w:eastAsiaTheme="minorEastAsia" w:hAnsiTheme="minorHAnsi"/>
          <w:noProof/>
          <w:szCs w:val="24"/>
          <w:lang w:eastAsia="fr-FR"/>
        </w:rPr>
      </w:pPr>
    </w:p>
    <w:p w14:paraId="2CCC352A" w14:textId="29D7A652" w:rsidR="00047884" w:rsidRDefault="0066727F">
      <w:r>
        <w:fldChar w:fldCharType="end"/>
      </w:r>
      <w:r w:rsidR="00047884">
        <w:br w:type="page"/>
      </w:r>
    </w:p>
    <w:p w14:paraId="69ACB4B2" w14:textId="77777777" w:rsidR="002C37E7" w:rsidRDefault="002C37E7" w:rsidP="002C37E7">
      <w:pPr>
        <w:jc w:val="center"/>
        <w:rPr>
          <w:rFonts w:cs="Times New Roman"/>
          <w:b/>
          <w:bCs/>
          <w:sz w:val="32"/>
          <w:szCs w:val="32"/>
        </w:rPr>
      </w:pPr>
    </w:p>
    <w:p w14:paraId="1DABF3B7" w14:textId="77777777" w:rsidR="002C37E7" w:rsidRDefault="002C37E7" w:rsidP="002C37E7">
      <w:pPr>
        <w:jc w:val="center"/>
        <w:rPr>
          <w:rFonts w:cs="Times New Roman"/>
          <w:b/>
          <w:bCs/>
          <w:sz w:val="32"/>
          <w:szCs w:val="32"/>
        </w:rPr>
      </w:pPr>
    </w:p>
    <w:p w14:paraId="7CC408C3" w14:textId="77777777" w:rsidR="002C37E7" w:rsidRDefault="002C37E7" w:rsidP="002C37E7">
      <w:pPr>
        <w:jc w:val="center"/>
        <w:rPr>
          <w:rFonts w:cs="Times New Roman"/>
          <w:b/>
          <w:bCs/>
          <w:sz w:val="32"/>
          <w:szCs w:val="32"/>
        </w:rPr>
      </w:pPr>
    </w:p>
    <w:p w14:paraId="64D5DE5E" w14:textId="77777777" w:rsidR="002C37E7" w:rsidRDefault="002C37E7" w:rsidP="002C37E7">
      <w:pPr>
        <w:jc w:val="center"/>
        <w:rPr>
          <w:rFonts w:cs="Times New Roman"/>
          <w:b/>
          <w:bCs/>
          <w:sz w:val="32"/>
          <w:szCs w:val="32"/>
        </w:rPr>
      </w:pPr>
    </w:p>
    <w:p w14:paraId="2688F99C" w14:textId="77777777" w:rsidR="002C37E7" w:rsidRDefault="002C37E7" w:rsidP="002C37E7">
      <w:pPr>
        <w:jc w:val="center"/>
        <w:rPr>
          <w:rFonts w:cs="Times New Roman"/>
          <w:b/>
          <w:bCs/>
          <w:sz w:val="32"/>
          <w:szCs w:val="32"/>
        </w:rPr>
      </w:pPr>
    </w:p>
    <w:p w14:paraId="7D82E613" w14:textId="77777777" w:rsidR="002C37E7" w:rsidRDefault="002C37E7" w:rsidP="002C37E7">
      <w:pPr>
        <w:jc w:val="center"/>
        <w:rPr>
          <w:rFonts w:cs="Times New Roman"/>
          <w:b/>
          <w:bCs/>
          <w:sz w:val="32"/>
          <w:szCs w:val="32"/>
        </w:rPr>
      </w:pPr>
    </w:p>
    <w:p w14:paraId="103EEF5B" w14:textId="77777777" w:rsidR="002C37E7" w:rsidRDefault="002C37E7" w:rsidP="002C37E7">
      <w:pPr>
        <w:jc w:val="center"/>
        <w:rPr>
          <w:rFonts w:cs="Times New Roman"/>
          <w:b/>
          <w:bCs/>
          <w:sz w:val="32"/>
          <w:szCs w:val="32"/>
        </w:rPr>
      </w:pPr>
    </w:p>
    <w:p w14:paraId="4344AC70" w14:textId="77777777" w:rsidR="002C37E7" w:rsidRDefault="002C37E7" w:rsidP="002C37E7">
      <w:pPr>
        <w:jc w:val="center"/>
        <w:rPr>
          <w:rFonts w:cs="Times New Roman"/>
          <w:b/>
          <w:bCs/>
          <w:sz w:val="32"/>
          <w:szCs w:val="32"/>
        </w:rPr>
      </w:pPr>
    </w:p>
    <w:p w14:paraId="679AC430" w14:textId="77777777" w:rsidR="002C37E7" w:rsidRDefault="002C37E7" w:rsidP="002C37E7">
      <w:pPr>
        <w:jc w:val="center"/>
        <w:rPr>
          <w:rFonts w:cs="Times New Roman"/>
          <w:b/>
          <w:bCs/>
          <w:sz w:val="32"/>
          <w:szCs w:val="32"/>
        </w:rPr>
      </w:pPr>
    </w:p>
    <w:p w14:paraId="07076408" w14:textId="597138BE" w:rsidR="0015410A" w:rsidRPr="002C37E7" w:rsidRDefault="00047884" w:rsidP="002C37E7">
      <w:pPr>
        <w:jc w:val="center"/>
        <w:rPr>
          <w:rFonts w:cs="Times New Roman"/>
          <w:b/>
          <w:bCs/>
          <w:sz w:val="32"/>
          <w:szCs w:val="32"/>
        </w:rPr>
      </w:pPr>
      <w:r w:rsidRPr="002C37E7">
        <w:rPr>
          <w:rFonts w:cs="Times New Roman"/>
          <w:b/>
          <w:bCs/>
          <w:sz w:val="32"/>
          <w:szCs w:val="32"/>
        </w:rPr>
        <w:t>Partie 1 : Synthèse bibliographique</w:t>
      </w:r>
    </w:p>
    <w:p w14:paraId="7943F818" w14:textId="77777777" w:rsidR="002C37E7" w:rsidRDefault="002C37E7" w:rsidP="00047884">
      <w:pPr>
        <w:jc w:val="center"/>
        <w:rPr>
          <w:rFonts w:cs="Times New Roman"/>
          <w:sz w:val="32"/>
          <w:szCs w:val="32"/>
        </w:rPr>
      </w:pPr>
    </w:p>
    <w:p w14:paraId="54EC4C15" w14:textId="77777777" w:rsidR="002C37E7" w:rsidRDefault="002C37E7" w:rsidP="00047884">
      <w:pPr>
        <w:jc w:val="center"/>
        <w:rPr>
          <w:rFonts w:cs="Times New Roman"/>
          <w:sz w:val="32"/>
          <w:szCs w:val="32"/>
        </w:rPr>
      </w:pPr>
    </w:p>
    <w:p w14:paraId="25BF7884" w14:textId="77777777" w:rsidR="002C37E7" w:rsidRDefault="002C37E7" w:rsidP="00047884">
      <w:pPr>
        <w:jc w:val="center"/>
        <w:rPr>
          <w:rFonts w:cs="Times New Roman"/>
          <w:sz w:val="32"/>
          <w:szCs w:val="32"/>
        </w:rPr>
      </w:pPr>
    </w:p>
    <w:p w14:paraId="541E1AD3" w14:textId="77777777" w:rsidR="002C37E7" w:rsidRDefault="002C37E7" w:rsidP="00047884">
      <w:pPr>
        <w:jc w:val="center"/>
        <w:rPr>
          <w:rFonts w:cs="Times New Roman"/>
          <w:sz w:val="32"/>
          <w:szCs w:val="32"/>
        </w:rPr>
      </w:pPr>
    </w:p>
    <w:p w14:paraId="3EC09763" w14:textId="77777777" w:rsidR="002C37E7" w:rsidRDefault="002C37E7" w:rsidP="00047884">
      <w:pPr>
        <w:jc w:val="center"/>
        <w:rPr>
          <w:rFonts w:cs="Times New Roman"/>
          <w:sz w:val="32"/>
          <w:szCs w:val="32"/>
        </w:rPr>
      </w:pPr>
    </w:p>
    <w:p w14:paraId="2B988D05" w14:textId="77777777" w:rsidR="002C37E7" w:rsidRDefault="002C37E7" w:rsidP="00047884">
      <w:pPr>
        <w:jc w:val="center"/>
        <w:rPr>
          <w:rFonts w:cs="Times New Roman"/>
          <w:sz w:val="32"/>
          <w:szCs w:val="32"/>
        </w:rPr>
      </w:pPr>
    </w:p>
    <w:p w14:paraId="01BD87EE" w14:textId="77777777" w:rsidR="002C37E7" w:rsidRDefault="002C37E7" w:rsidP="00047884">
      <w:pPr>
        <w:jc w:val="center"/>
        <w:rPr>
          <w:rFonts w:cs="Times New Roman"/>
          <w:sz w:val="32"/>
          <w:szCs w:val="32"/>
        </w:rPr>
      </w:pPr>
    </w:p>
    <w:p w14:paraId="2F047A1A" w14:textId="77777777" w:rsidR="002C37E7" w:rsidRDefault="002C37E7" w:rsidP="00047884">
      <w:pPr>
        <w:jc w:val="center"/>
        <w:rPr>
          <w:rFonts w:cs="Times New Roman"/>
          <w:sz w:val="32"/>
          <w:szCs w:val="32"/>
        </w:rPr>
      </w:pPr>
    </w:p>
    <w:p w14:paraId="29486446" w14:textId="77777777" w:rsidR="002C37E7" w:rsidRDefault="002C37E7" w:rsidP="00047884">
      <w:pPr>
        <w:jc w:val="center"/>
        <w:rPr>
          <w:rFonts w:cs="Times New Roman"/>
          <w:sz w:val="32"/>
          <w:szCs w:val="32"/>
        </w:rPr>
      </w:pPr>
    </w:p>
    <w:p w14:paraId="5E4388F9" w14:textId="77777777" w:rsidR="002C37E7" w:rsidRDefault="002C37E7" w:rsidP="00047884">
      <w:pPr>
        <w:jc w:val="center"/>
        <w:rPr>
          <w:rFonts w:cs="Times New Roman"/>
          <w:sz w:val="32"/>
          <w:szCs w:val="32"/>
        </w:rPr>
      </w:pPr>
    </w:p>
    <w:p w14:paraId="1A7ECA7D" w14:textId="0D2AE771" w:rsidR="00F25C6E" w:rsidRDefault="002E6844" w:rsidP="0096307A">
      <w:pPr>
        <w:pStyle w:val="Titre1"/>
        <w:numPr>
          <w:ilvl w:val="0"/>
          <w:numId w:val="0"/>
        </w:numPr>
        <w:ind w:left="360"/>
      </w:pPr>
      <w:bookmarkStart w:id="0" w:name="_Toc180053564"/>
      <w:bookmarkStart w:id="1" w:name="_Toc180056837"/>
      <w:r w:rsidRPr="00AB12F4">
        <w:lastRenderedPageBreak/>
        <w:t xml:space="preserve">Chapitre 1. </w:t>
      </w:r>
      <w:r w:rsidR="00970320" w:rsidRPr="0096307A">
        <w:t>Télédétection</w:t>
      </w:r>
      <w:r w:rsidR="00970320" w:rsidRPr="00AB12F4">
        <w:t xml:space="preserve"> et </w:t>
      </w:r>
      <w:r w:rsidR="008331B4" w:rsidRPr="00AB12F4">
        <w:t>imagerie satellitaire</w:t>
      </w:r>
      <w:bookmarkEnd w:id="0"/>
      <w:bookmarkEnd w:id="1"/>
    </w:p>
    <w:p w14:paraId="39D1A732" w14:textId="2362B07C" w:rsidR="00F25C6E" w:rsidRPr="00F25C6E" w:rsidRDefault="00F25C6E" w:rsidP="00A81E26">
      <w:pPr>
        <w:pStyle w:val="Titre3"/>
        <w:numPr>
          <w:ilvl w:val="0"/>
          <w:numId w:val="0"/>
        </w:numPr>
        <w:ind w:left="720" w:hanging="720"/>
      </w:pPr>
      <w:bookmarkStart w:id="2" w:name="_Toc180056838"/>
      <w:r>
        <w:t>Introduction</w:t>
      </w:r>
      <w:bookmarkEnd w:id="2"/>
    </w:p>
    <w:p w14:paraId="1A39259B" w14:textId="40DFFB9B" w:rsidR="007F0BCA" w:rsidRDefault="00FC50CD" w:rsidP="0066727F">
      <w:pPr>
        <w:pStyle w:val="Titre2"/>
      </w:pPr>
      <w:bookmarkStart w:id="3" w:name="_Toc180053565"/>
      <w:bookmarkStart w:id="4" w:name="_Toc180056839"/>
      <w:r w:rsidRPr="00FC50CD">
        <w:t>Télédétection et observation de la Terre</w:t>
      </w:r>
      <w:bookmarkEnd w:id="3"/>
      <w:bookmarkEnd w:id="4"/>
    </w:p>
    <w:p w14:paraId="5057E5AA" w14:textId="740EEAD6" w:rsidR="00FC50CD" w:rsidRPr="00FC50CD" w:rsidRDefault="00FC50CD" w:rsidP="0066727F">
      <w:pPr>
        <w:pStyle w:val="Titre3"/>
      </w:pPr>
      <w:bookmarkStart w:id="5" w:name="_Toc180053566"/>
      <w:bookmarkStart w:id="6" w:name="_Toc180056840"/>
      <w:r w:rsidRPr="00FC50CD">
        <w:t>Principes fondamentaux</w:t>
      </w:r>
      <w:bookmarkEnd w:id="5"/>
      <w:bookmarkEnd w:id="6"/>
    </w:p>
    <w:p w14:paraId="6DB79D21" w14:textId="5CE524A1" w:rsidR="00C55C82" w:rsidRDefault="00933052" w:rsidP="00933052">
      <w:r w:rsidRPr="00933052">
        <w:t>Tous les systèmes d'acquisition en télédétection reposent sur la mesure des rayonnements électromagnétiques émis ou réfléchis par la surface terrestre. Tout corps terrestre émet de l'énergie sous forme électro-magnétique : les caractéristiques spectrales de cette émission varient en fonction de la température de ce corps, mais son maximum se situe toujours dans le domaine de l'infra-rouge thermique</w:t>
      </w:r>
      <w:r w:rsidR="00AC4079">
        <w:fldChar w:fldCharType="begin"/>
      </w:r>
      <w:r w:rsidR="00030674">
        <w:instrText xml:space="preserve"> ADDIN ZOTERO_ITEM CSL_CITATION {"citationID":"GihPSA4Y","properties":{"formattedCitation":"(\\uc0\\u171{}\\uc0\\u160{}L\\uc0\\u8217{}OBSERVATION DE LA TERRE PAR TELEDETECfION SPATIALE:... - Google Scholar\\uc0\\u160{}\\uc0\\u187{}, s.\\uc0\\u160{}d.)","plainCitation":"(« L’OBSERVATION DE LA TERRE PAR TELEDETECfION SPATIALE:... - Google Scholar », s. d.)","noteIndex":0},"citationItems":[{"id":15,"uris":["http://zotero.org/users/15356092/items/HCZA9UHN"],"itemData":{"id":15,"type":"webpage","title":"L'OBSERVATION DE LA TERRE PAR TELEDETECfION SPATIALE:... - Google Scholar","URL":"https://scholar.google.com/scholar?hl=en&amp;as_sdt=0%2C5&amp;q=L%27OBSERVATION+DE+LA+TERRE+PAR+TELEDETECfION+SPATIALE%3A+PRINCIPES+GENERAUX&amp;btnG=","accessed":{"date-parts":[["2024",10,10]]}}}],"schema":"https://github.com/citation-style-language/schema/raw/master/csl-citation.json"} </w:instrText>
      </w:r>
      <w:r w:rsidR="00AC4079">
        <w:fldChar w:fldCharType="separate"/>
      </w:r>
      <w:r w:rsidR="00030674" w:rsidRPr="00030674">
        <w:rPr>
          <w:rFonts w:cs="Times New Roman"/>
          <w:kern w:val="0"/>
        </w:rPr>
        <w:t>(</w:t>
      </w:r>
      <w:r w:rsidR="00030674" w:rsidRPr="00030674">
        <w:rPr>
          <w:rFonts w:cs="Times New Roman"/>
          <w:kern w:val="0"/>
        </w:rPr>
        <w:t>F Dureau - Orstom, 1990</w:t>
      </w:r>
      <w:r w:rsidR="00030674" w:rsidRPr="00030674">
        <w:rPr>
          <w:rFonts w:cs="Times New Roman"/>
          <w:kern w:val="0"/>
        </w:rPr>
        <w:t>)</w:t>
      </w:r>
      <w:r w:rsidR="00AC4079">
        <w:fldChar w:fldCharType="end"/>
      </w:r>
      <w:r w:rsidRPr="00933052">
        <w:t>.</w:t>
      </w:r>
    </w:p>
    <w:p w14:paraId="5CB12DA6" w14:textId="19A71604" w:rsidR="001416B2" w:rsidRDefault="001416B2" w:rsidP="00933052">
      <w:r w:rsidRPr="001416B2">
        <w:t xml:space="preserve">Le principe de base de la télédétection est similaire à celui de la vision de l’homme. La télédétection est le fruit de l’interaction entre trois éléments fondamentaux ; une source d’énergie, une cible et un vecteur (Figure </w:t>
      </w:r>
      <w:r w:rsidR="006036A6">
        <w:t>1</w:t>
      </w:r>
      <w:r w:rsidRPr="001416B2">
        <w:t>).</w:t>
      </w:r>
    </w:p>
    <w:p w14:paraId="3B7B7EB4" w14:textId="77777777" w:rsidR="001416B2" w:rsidRDefault="001416B2" w:rsidP="002F0C88">
      <w:pPr>
        <w:pStyle w:val="Paragraphedeliste"/>
        <w:numPr>
          <w:ilvl w:val="0"/>
          <w:numId w:val="3"/>
        </w:numPr>
      </w:pPr>
      <w:r w:rsidRPr="001416B2">
        <w:t>La cible : est la surface de terre captée par le satellite.</w:t>
      </w:r>
    </w:p>
    <w:p w14:paraId="43514450" w14:textId="6784D43B" w:rsidR="001416B2" w:rsidRDefault="001416B2" w:rsidP="001416B2">
      <w:pPr>
        <w:pStyle w:val="Paragraphedeliste"/>
        <w:numPr>
          <w:ilvl w:val="0"/>
          <w:numId w:val="3"/>
        </w:numPr>
      </w:pPr>
      <w:r w:rsidRPr="001416B2">
        <w:t xml:space="preserve">La source d’énergie : c’est le flux de photons ou l’onde électromagnétique émet par l’élément qui éclaire la cible. </w:t>
      </w:r>
    </w:p>
    <w:p w14:paraId="4CC32CD0" w14:textId="4EB07D05" w:rsidR="001416B2" w:rsidRDefault="001416B2" w:rsidP="001416B2">
      <w:pPr>
        <w:pStyle w:val="Paragraphedeliste"/>
        <w:numPr>
          <w:ilvl w:val="0"/>
          <w:numId w:val="3"/>
        </w:numPr>
      </w:pPr>
      <w:r w:rsidRPr="001416B2">
        <w:t>Le vecteur : appelé aussi plate-forme de télédétection mesure le rayonnement électromagnétique de l’énergie solaire réfléchie par la cible le vecteur peut être un satellite</w:t>
      </w:r>
      <w:r>
        <w:t xml:space="preserve"> </w:t>
      </w:r>
      <w:r w:rsidRPr="001416B2">
        <w:t xml:space="preserve">un avion. </w:t>
      </w:r>
      <w:r>
        <w:fldChar w:fldCharType="begin"/>
      </w:r>
      <w:r w:rsidR="00030674">
        <w:instrText xml:space="preserve"> ADDIN ZOTERO_ITEM CSL_CITATION {"citationID":"bS5gzZpP","properties":{"formattedCitation":"(Massinissa, s.\\uc0\\u160{}d.)","plainCitation":"(Massinissa, s. d.)","noteIndex":0},"citationItems":[{"id":18,"uris":["http://zotero.org/users/15356092/items/K729XD2N"],"itemData":{"id":18,"type":"article-journal","abstract":"Dam water is vulnerable to various types of pollution and is often of poor quality. These waters are likely to contain various substances of a physico-chemical nature. Our work aims to show the potential and usefulness of remote sensing and GIS in quantifying seven (07) parameters related to the water quality of TELESDIT Dam in the province of Bouira. First, we determined the raw water quality of TILESDIT dam by making in-situ measurements followed by laboratory analyses concerning the physico-chemical parameters of 30 water samples. In the field work, using a multi-parameter, we estimated five physicochemical parameters of the dam water (Temperature, pH, SDD, Salinity, Electrical conductivity). After that, in the laboratory work carried out at ENSSMAL, we estimated turbidity and TSM. Secondly, using ArcGIS 10.2, thematic maps of the measured parameters were produced to show their geographical variation. Third, we estimated seven (7) spectral indices of dam water (NDWI, MNDWI, NSMI, NDSSI, WRI, AWEI, NDMI) by remote sensing using a multispectral satellite image (Landsat-8 OLI dated 18/03/2019) acquired in accordance with the sampling of dam water. The usefulness of remote sensing and GIS has been investigated and proven by in-silico analyses. The continuous combination of satellite remote sensing data analysis and in-situ measurements should reinforce our long-term objective to identify the maximum number of factors involved in the quantification of physico-chemical water parameters and apply this innovative approach to develop reliable and accurate models and even their impact on dam water quality.","language":"fr","source":"Zotero","title":"Thème Apport de la télédétection et des SIG pour le suivi de la qualité physico-chimique des eaux du Barrage de Telesdit dans la wilaya de Bouira","author":[{"family":"Massinissa","given":"ZIDANE"}]}}],"schema":"https://github.com/citation-style-language/schema/raw/master/csl-citation.json"} </w:instrText>
      </w:r>
      <w:r>
        <w:fldChar w:fldCharType="separate"/>
      </w:r>
      <w:r w:rsidR="00030674" w:rsidRPr="00030674">
        <w:rPr>
          <w:rFonts w:cs="Times New Roman"/>
          <w:kern w:val="0"/>
        </w:rPr>
        <w:t>(Massinissa, )</w:t>
      </w:r>
      <w:r>
        <w:fldChar w:fldCharType="end"/>
      </w:r>
    </w:p>
    <w:p w14:paraId="71C6567A" w14:textId="1825DFA2" w:rsidR="00C55C82" w:rsidRDefault="009B3902" w:rsidP="00047884">
      <w:pPr>
        <w:rPr>
          <w:rFonts w:cs="Times New Roman"/>
          <w:b/>
          <w:bCs/>
          <w:sz w:val="32"/>
          <w:szCs w:val="32"/>
        </w:rPr>
      </w:pPr>
      <w:r>
        <w:rPr>
          <w:noProof/>
        </w:rPr>
        <w:drawing>
          <wp:anchor distT="0" distB="0" distL="114300" distR="114300" simplePos="0" relativeHeight="251658240" behindDoc="0" locked="0" layoutInCell="1" allowOverlap="1" wp14:anchorId="513B03C1" wp14:editId="01C45E2F">
            <wp:simplePos x="0" y="0"/>
            <wp:positionH relativeFrom="page">
              <wp:align>center</wp:align>
            </wp:positionH>
            <wp:positionV relativeFrom="paragraph">
              <wp:posOffset>5080</wp:posOffset>
            </wp:positionV>
            <wp:extent cx="3610610" cy="3006725"/>
            <wp:effectExtent l="0" t="0" r="8890" b="3175"/>
            <wp:wrapThrough wrapText="bothSides">
              <wp:wrapPolygon edited="0">
                <wp:start x="0" y="0"/>
                <wp:lineTo x="0" y="21486"/>
                <wp:lineTo x="21539" y="21486"/>
                <wp:lineTo x="21539" y="0"/>
                <wp:lineTo x="0" y="0"/>
              </wp:wrapPolygon>
            </wp:wrapThrough>
            <wp:docPr id="34822465" name="Image 1" descr="1 -Le principe de base de la télédét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Le principe de base de la télédétect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10610" cy="300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3DD8D9" w14:textId="6444C715" w:rsidR="00C55C82" w:rsidRDefault="00C55C82" w:rsidP="00047884">
      <w:pPr>
        <w:rPr>
          <w:rFonts w:cs="Times New Roman"/>
          <w:b/>
          <w:bCs/>
          <w:sz w:val="32"/>
          <w:szCs w:val="32"/>
        </w:rPr>
      </w:pPr>
    </w:p>
    <w:p w14:paraId="0A335707" w14:textId="77777777" w:rsidR="00C55C82" w:rsidRDefault="00C55C82" w:rsidP="00047884">
      <w:pPr>
        <w:rPr>
          <w:rFonts w:cs="Times New Roman"/>
          <w:b/>
          <w:bCs/>
          <w:sz w:val="32"/>
          <w:szCs w:val="32"/>
        </w:rPr>
      </w:pPr>
    </w:p>
    <w:p w14:paraId="4C5B9D62" w14:textId="77777777" w:rsidR="00C55C82" w:rsidRDefault="00C55C82" w:rsidP="00047884">
      <w:pPr>
        <w:rPr>
          <w:rFonts w:cs="Times New Roman"/>
          <w:b/>
          <w:bCs/>
          <w:sz w:val="32"/>
          <w:szCs w:val="32"/>
        </w:rPr>
      </w:pPr>
    </w:p>
    <w:p w14:paraId="46AD2F4E" w14:textId="2E524A32" w:rsidR="00C55C82" w:rsidRDefault="00C55C82" w:rsidP="00047884">
      <w:pPr>
        <w:rPr>
          <w:rFonts w:cs="Times New Roman"/>
          <w:b/>
          <w:bCs/>
          <w:sz w:val="32"/>
          <w:szCs w:val="32"/>
        </w:rPr>
      </w:pPr>
    </w:p>
    <w:p w14:paraId="03688A8A" w14:textId="77777777" w:rsidR="00C55C82" w:rsidRDefault="00C55C82" w:rsidP="00047884">
      <w:pPr>
        <w:rPr>
          <w:rFonts w:cs="Times New Roman"/>
          <w:b/>
          <w:bCs/>
          <w:sz w:val="32"/>
          <w:szCs w:val="32"/>
        </w:rPr>
      </w:pPr>
    </w:p>
    <w:p w14:paraId="3B674BEE" w14:textId="77777777" w:rsidR="00C55C82" w:rsidRDefault="00C55C82" w:rsidP="00047884">
      <w:pPr>
        <w:rPr>
          <w:rFonts w:cs="Times New Roman"/>
          <w:b/>
          <w:bCs/>
          <w:sz w:val="32"/>
          <w:szCs w:val="32"/>
        </w:rPr>
      </w:pPr>
    </w:p>
    <w:p w14:paraId="0B926998" w14:textId="49404FA7" w:rsidR="00C55C82" w:rsidRDefault="009B3902" w:rsidP="009B3902">
      <w:pPr>
        <w:pStyle w:val="Lgende"/>
      </w:pPr>
      <w:r>
        <w:t xml:space="preserve">                        Figure </w:t>
      </w:r>
      <w:r>
        <w:fldChar w:fldCharType="begin"/>
      </w:r>
      <w:r>
        <w:instrText xml:space="preserve"> SEQ Figure \* ARABIC </w:instrText>
      </w:r>
      <w:r>
        <w:fldChar w:fldCharType="separate"/>
      </w:r>
      <w:r w:rsidR="00B27C9A">
        <w:rPr>
          <w:noProof/>
        </w:rPr>
        <w:t>1</w:t>
      </w:r>
      <w:r>
        <w:fldChar w:fldCharType="end"/>
      </w:r>
      <w:r w:rsidRPr="0080260E">
        <w:t>Principe de base de la télédétection. (Centre Canadien de Télédétection)</w:t>
      </w:r>
    </w:p>
    <w:p w14:paraId="2138C768" w14:textId="77777777" w:rsidR="009B3902" w:rsidRDefault="009B3902" w:rsidP="009B3902"/>
    <w:p w14:paraId="21F18B4C" w14:textId="6FF825D9" w:rsidR="009B3902" w:rsidRDefault="00B63CD2" w:rsidP="0066727F">
      <w:pPr>
        <w:pStyle w:val="Titre2"/>
      </w:pPr>
      <w:bookmarkStart w:id="7" w:name="_Toc180053567"/>
      <w:bookmarkStart w:id="8" w:name="_Toc180056841"/>
      <w:r w:rsidRPr="00B63CD2">
        <w:t>Les caractéristiques des images satellitaires</w:t>
      </w:r>
      <w:bookmarkEnd w:id="7"/>
      <w:bookmarkEnd w:id="8"/>
    </w:p>
    <w:p w14:paraId="1C1C495C" w14:textId="3BC98C64" w:rsidR="00C25133" w:rsidRDefault="00C25133" w:rsidP="0066727F">
      <w:pPr>
        <w:pStyle w:val="Titre3"/>
      </w:pPr>
      <w:bookmarkStart w:id="9" w:name="_Toc180053568"/>
      <w:bookmarkStart w:id="10" w:name="_Toc180056842"/>
      <w:r>
        <w:t>Rayonnement</w:t>
      </w:r>
      <w:bookmarkEnd w:id="9"/>
      <w:bookmarkEnd w:id="10"/>
    </w:p>
    <w:p w14:paraId="16A8DCE2" w14:textId="56C59ECF" w:rsidR="00147CDE" w:rsidRDefault="00147CDE" w:rsidP="00147CDE">
      <w:r w:rsidRPr="00147CDE">
        <w:t>Pour comprendre les informations que contiennent différents types d’images satellitaires, rappelons quelques notions sur les ondes électromagnétiques</w:t>
      </w:r>
      <w:r>
        <w:fldChar w:fldCharType="begin"/>
      </w:r>
      <w:r w:rsidR="00030674">
        <w:instrText xml:space="preserve"> ADDIN ZOTERO_ITEM CSL_CITATION {"citationID":"0Ti7vgrp","properties":{"formattedCitation":"(\\uc0\\u171{}\\uc0\\u160{}Comprendre une image satellitaire\\uc0\\u160{}\\uc0\\u187{} 2019)","plainCitation":"(« Comprendre une image satellitaire »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GeoBretagne","language":"fr","title":"Comprendre une image satellitaire","URL":"https://cms.geobretagne.fr/content/comprendre-une-image-satellitaire","accessed":{"date-parts":[["2024",10,11]]},"issued":{"date-parts":[["2019",1,15]]}}}],"schema":"https://github.com/citation-style-language/schema/raw/master/csl-citation.json"} </w:instrText>
      </w:r>
      <w:r>
        <w:fldChar w:fldCharType="separate"/>
      </w:r>
      <w:r w:rsidR="00030674" w:rsidRPr="00030674">
        <w:rPr>
          <w:rFonts w:cs="Times New Roman"/>
          <w:kern w:val="0"/>
        </w:rPr>
        <w:t>(</w:t>
      </w:r>
      <w:r w:rsidR="00A97154">
        <w:rPr>
          <w:rFonts w:cs="Times New Roman"/>
          <w:kern w:val="0"/>
        </w:rPr>
        <w:t xml:space="preserve">Géobretagne, </w:t>
      </w:r>
      <w:r w:rsidR="00030674" w:rsidRPr="00030674">
        <w:rPr>
          <w:rFonts w:cs="Times New Roman"/>
          <w:kern w:val="0"/>
        </w:rPr>
        <w:t>2019)</w:t>
      </w:r>
      <w:r>
        <w:fldChar w:fldCharType="end"/>
      </w:r>
      <w:r w:rsidRPr="00147CDE">
        <w:t>.</w:t>
      </w:r>
    </w:p>
    <w:p w14:paraId="36DCC777" w14:textId="0ED41404" w:rsidR="00147CDE" w:rsidRDefault="00147CDE" w:rsidP="00147CDE">
      <w:r w:rsidRPr="00147CDE">
        <w:t>Le soleil émet un rayonnement qui se propage sous forme d’ondes. Ces ondes traversent l’espace puis l’atmosphère avant d’arriver à la surface de la Terre où une part d’entre elles est réfléchie vers l’espace</w:t>
      </w:r>
      <w:r>
        <w:fldChar w:fldCharType="begin"/>
      </w:r>
      <w:r w:rsidR="00030674">
        <w:instrText xml:space="preserve"> ADDIN ZOTERO_ITEM CSL_CITATION {"citationID":"4r7mNfxd","properties":{"formattedCitation":"(\\uc0\\u171{}\\uc0\\u160{}Comprendre une image satellitaire\\uc0\\u160{}\\uc0\\u187{} 2019)","plainCitation":"(« Comprendre une image satellitaire »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GeoBretagne","language":"fr","title":"Comprendre une image satellitaire","URL":"https://cms.geobretagne.fr/content/comprendre-une-image-satellitaire","accessed":{"date-parts":[["2024",10,11]]},"issued":{"date-parts":[["2019",1,15]]}}}],"schema":"https://github.com/citation-style-language/schema/raw/master/csl-citation.json"} </w:instrText>
      </w:r>
      <w:r>
        <w:fldChar w:fldCharType="separate"/>
      </w:r>
      <w:r w:rsidR="00030674" w:rsidRPr="00030674">
        <w:rPr>
          <w:rFonts w:cs="Times New Roman"/>
          <w:kern w:val="0"/>
        </w:rPr>
        <w:t>(</w:t>
      </w:r>
      <w:r w:rsidR="008A4E7E">
        <w:rPr>
          <w:rFonts w:cs="Times New Roman"/>
          <w:kern w:val="0"/>
        </w:rPr>
        <w:t xml:space="preserve">Géobretagne, </w:t>
      </w:r>
      <w:r w:rsidR="008A4E7E" w:rsidRPr="00030674">
        <w:rPr>
          <w:rFonts w:cs="Times New Roman"/>
          <w:kern w:val="0"/>
        </w:rPr>
        <w:t>2019</w:t>
      </w:r>
      <w:r w:rsidR="00030674" w:rsidRPr="00030674">
        <w:rPr>
          <w:rFonts w:cs="Times New Roman"/>
          <w:kern w:val="0"/>
        </w:rPr>
        <w:t>)</w:t>
      </w:r>
      <w:r>
        <w:fldChar w:fldCharType="end"/>
      </w:r>
      <w:r>
        <w:t>.</w:t>
      </w:r>
    </w:p>
    <w:p w14:paraId="366B9CE5" w14:textId="57A47C13" w:rsidR="007B7083" w:rsidRDefault="00C430B3" w:rsidP="00147CDE">
      <w:r>
        <w:rPr>
          <w:noProof/>
        </w:rPr>
        <w:drawing>
          <wp:anchor distT="0" distB="0" distL="114300" distR="114300" simplePos="0" relativeHeight="251659264" behindDoc="0" locked="0" layoutInCell="1" allowOverlap="1" wp14:anchorId="56AE602E" wp14:editId="75097A62">
            <wp:simplePos x="0" y="0"/>
            <wp:positionH relativeFrom="margin">
              <wp:align>center</wp:align>
            </wp:positionH>
            <wp:positionV relativeFrom="paragraph">
              <wp:posOffset>1945883</wp:posOffset>
            </wp:positionV>
            <wp:extent cx="3844925" cy="2887345"/>
            <wp:effectExtent l="0" t="0" r="3175" b="8255"/>
            <wp:wrapTopAndBottom/>
            <wp:docPr id="36525153" name="Image 1" descr="Représentation schématique des deux champs électrique (E) et magnétiqu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présentation schématique des deux champs électrique (E) et magnétiqu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4925" cy="2887345"/>
                    </a:xfrm>
                    <a:prstGeom prst="rect">
                      <a:avLst/>
                    </a:prstGeom>
                    <a:noFill/>
                    <a:ln>
                      <a:noFill/>
                    </a:ln>
                  </pic:spPr>
                </pic:pic>
              </a:graphicData>
            </a:graphic>
            <wp14:sizeRelH relativeFrom="page">
              <wp14:pctWidth>0</wp14:pctWidth>
            </wp14:sizeRelH>
            <wp14:sizeRelV relativeFrom="page">
              <wp14:pctHeight>0</wp14:pctHeight>
            </wp14:sizeRelV>
          </wp:anchor>
        </w:drawing>
      </w:r>
      <w:r w:rsidR="007B7083" w:rsidRPr="007B7083">
        <w:t xml:space="preserve">Selon la théorie des ondes, tout rayonnement électromagnétique possède des propriétés fondamentales et se comporte de façon prévisible. Le rayonnement électromagnétique est composé d'un </w:t>
      </w:r>
      <w:r w:rsidR="007B7083" w:rsidRPr="0081290A">
        <w:rPr>
          <w:b/>
          <w:bCs/>
        </w:rPr>
        <w:t>champ électrique (E)</w:t>
      </w:r>
      <w:r w:rsidR="007B7083" w:rsidRPr="007B7083">
        <w:t xml:space="preserve"> et d'un </w:t>
      </w:r>
      <w:r w:rsidR="007B7083" w:rsidRPr="0081290A">
        <w:rPr>
          <w:b/>
          <w:bCs/>
        </w:rPr>
        <w:t>champ magnétique (M)</w:t>
      </w:r>
      <w:r>
        <w:t>(</w:t>
      </w:r>
      <w:r w:rsidRPr="00C430B3">
        <w:rPr>
          <w:b/>
          <w:bCs/>
        </w:rPr>
        <w:t>figure</w:t>
      </w:r>
      <w:r w:rsidR="00EA3066">
        <w:rPr>
          <w:b/>
          <w:bCs/>
        </w:rPr>
        <w:t>2</w:t>
      </w:r>
      <w:r>
        <w:t>)</w:t>
      </w:r>
      <w:r w:rsidR="007B7083" w:rsidRPr="007B7083">
        <w:t>. Le champ électrique varie en grandeur et est orienté de façon perpendiculaire à la direction de propagation du rayonnement. Le champ magnétique est orienté de façon perpendiculaire au champ électrique. Les deux champs se déplacent à la vitesse de la lumière</w:t>
      </w:r>
      <w:r w:rsidR="007B7083">
        <w:fldChar w:fldCharType="begin"/>
      </w:r>
      <w:r w:rsidR="00030674">
        <w:instrText xml:space="preserve"> ADDIN ZOTERO_ITEM CSL_CITATION {"citationID":"YhnnOYWf","properties":{"formattedCitation":"(\\uc0\\u171{}\\uc0\\u160{}fundamentals_f\\uc0\\u160{}\\uc0\\u187{}, s.\\uc0\\u160{}d.)","plainCitation":"(« fundamentals_f », s. d.)","noteIndex":0},"citationItems":[{"id":22,"uris":["http://zotero.org/users/15356092/items/FCMJKWXD"],"itemData":{"id":22,"type":"document","title":"fundamentals_f"}}],"schema":"https://github.com/citation-style-language/schema/raw/master/csl-citation.json"} </w:instrText>
      </w:r>
      <w:r w:rsidR="007B7083">
        <w:fldChar w:fldCharType="separate"/>
      </w:r>
      <w:r w:rsidR="00030674" w:rsidRPr="00030674">
        <w:rPr>
          <w:rFonts w:cs="Times New Roman"/>
          <w:kern w:val="0"/>
        </w:rPr>
        <w:t>(</w:t>
      </w:r>
      <w:r w:rsidR="00E27AFB" w:rsidRPr="00E27AFB">
        <w:rPr>
          <w:rFonts w:cs="Times New Roman"/>
          <w:kern w:val="0"/>
        </w:rPr>
        <w:t>Centre canadien de télédétection</w:t>
      </w:r>
      <w:r w:rsidR="00A138AF">
        <w:rPr>
          <w:rFonts w:cs="Times New Roman"/>
          <w:kern w:val="0"/>
        </w:rPr>
        <w:t>, 1999</w:t>
      </w:r>
      <w:r w:rsidR="00030674" w:rsidRPr="00030674">
        <w:rPr>
          <w:rFonts w:cs="Times New Roman"/>
          <w:kern w:val="0"/>
        </w:rPr>
        <w:t>)</w:t>
      </w:r>
      <w:r w:rsidR="007B7083">
        <w:fldChar w:fldCharType="end"/>
      </w:r>
      <w:r w:rsidR="007B7083">
        <w:t>.</w:t>
      </w:r>
    </w:p>
    <w:p w14:paraId="604E060C" w14:textId="7B25E2E4" w:rsidR="00C430B3" w:rsidRDefault="00C430B3" w:rsidP="00023DC5">
      <w:pPr>
        <w:pStyle w:val="Lgende"/>
        <w:jc w:val="center"/>
      </w:pPr>
      <w:r>
        <w:t xml:space="preserve">Figure </w:t>
      </w:r>
      <w:r>
        <w:fldChar w:fldCharType="begin"/>
      </w:r>
      <w:r>
        <w:instrText xml:space="preserve"> SEQ Figure \* ARABIC </w:instrText>
      </w:r>
      <w:r>
        <w:fldChar w:fldCharType="separate"/>
      </w:r>
      <w:r w:rsidR="00B27C9A">
        <w:rPr>
          <w:noProof/>
        </w:rPr>
        <w:t>2</w:t>
      </w:r>
      <w:r>
        <w:fldChar w:fldCharType="end"/>
      </w:r>
      <w:r>
        <w:t xml:space="preserve">: </w:t>
      </w:r>
      <w:r w:rsidRPr="00513CF1">
        <w:t>Représentation schématique des deux champs électrique (E) et magnétique (M)</w:t>
      </w:r>
      <w:r w:rsidR="00023DC5">
        <w:fldChar w:fldCharType="begin"/>
      </w:r>
      <w:r w:rsidR="00030674">
        <w:instrText xml:space="preserve"> ADDIN ZOTERO_ITEM CSL_CITATION {"citationID":"eo5sf6QX","properties":{"formattedCitation":"(\\uc0\\u171{}\\uc0\\u160{}Figure 1. Repr\\uc0\\u233{}sentation Sch\\uc0\\u233{}matique Des Deux Champs \\uc0\\u201{}lectrique (E) Et...\\uc0\\u160{}\\uc0\\u187{}, s.\\uc0\\u160{}d.)","plainCitation":"(« Figure 1. Représentation Schématique Des Deux Champs Électrique (E) Et... », s. d.)","noteIndex":0},"citationItems":[{"id":23,"uris":["http://zotero.org/users/15356092/items/7K4X85UZ"],"itemData":{"id":23,"type":"webpage","abstract":"Download scientific diagram | Représentation schématique des deux champs électrique (E) et magnétique (M) from publication: Caractérisation des propriétés du sol par télédétection rapprochée et spatiale en milieux tempéré et aride | Arid, Temperance and Polymethyl Methacrylate | ResearchGate, the professional network for scientists.","container-title":"ResearchGate","language":"en","title":"Figure 1. Représentation schématique des deux champs électrique (E) et...","URL":"https://www.researchgate.net/figure/Representation-schematique-des-deux-champs-electrique-E-et-magnetique-M_fig1_341990063","accessed":{"date-parts":[["2024",10,11]]}}}],"schema":"https://github.com/citation-style-language/schema/raw/master/csl-citation.json"} </w:instrText>
      </w:r>
      <w:r w:rsidR="00023DC5">
        <w:fldChar w:fldCharType="separate"/>
      </w:r>
      <w:r w:rsidR="00030674" w:rsidRPr="00030674">
        <w:rPr>
          <w:rFonts w:cs="Times New Roman"/>
          <w:kern w:val="0"/>
        </w:rPr>
        <w:t>(« Figure 1. Représentation Schématique Des Deux Champs Électrique (E) Et... », s. d.)</w:t>
      </w:r>
      <w:r w:rsidR="00023DC5">
        <w:fldChar w:fldCharType="end"/>
      </w:r>
    </w:p>
    <w:p w14:paraId="03F4B4A1" w14:textId="2AA4203C" w:rsidR="00147CDE" w:rsidRDefault="008A4D69" w:rsidP="00147CDE">
      <w:r w:rsidRPr="008A4D69">
        <w:t>Pour comprendre la télédétection, il est indispensable de saisir les deux composantes du rayonnement électromagnétique que sont la longueur d'onde et la</w:t>
      </w:r>
      <w:r>
        <w:t xml:space="preserve"> </w:t>
      </w:r>
      <w:r w:rsidRPr="008A4D69">
        <w:t>fréquence</w:t>
      </w:r>
      <w:r w:rsidRPr="008A4D69">
        <w:rPr>
          <w:b/>
          <w:bCs/>
        </w:rPr>
        <w:t>(figure3)</w:t>
      </w:r>
      <w:r>
        <w:rPr>
          <w:b/>
          <w:bCs/>
        </w:rPr>
        <w:fldChar w:fldCharType="begin"/>
      </w:r>
      <w:r w:rsidR="00030674">
        <w:rPr>
          <w:b/>
          <w:bCs/>
        </w:rPr>
        <w:instrText xml:space="preserve"> ADDIN ZOTERO_ITEM CSL_CITATION {"citationID":"sf9Nbkzq","properties":{"formattedCitation":"(\\uc0\\u171{}\\uc0\\u160{}fundamentals_f\\uc0\\u160{}\\uc0\\u187{}, s.\\uc0\\u160{}d.)","plainCitation":"(« fundamentals_f », s. d.)","noteIndex":0},"citationItems":[{"id":22,"uris":["http://zotero.org/users/15356092/items/FCMJKWXD"],"itemData":{"id":22,"type":"document","title":"fundamentals_f"}}],"schema":"https://github.com/citation-style-language/schema/raw/master/csl-citation.json"} </w:instrText>
      </w:r>
      <w:r>
        <w:rPr>
          <w:b/>
          <w:bCs/>
        </w:rPr>
        <w:fldChar w:fldCharType="separate"/>
      </w:r>
      <w:r w:rsidR="00030674" w:rsidRPr="00030674">
        <w:rPr>
          <w:rFonts w:cs="Times New Roman"/>
          <w:kern w:val="0"/>
        </w:rPr>
        <w:t>(</w:t>
      </w:r>
      <w:r w:rsidR="00E27AFB" w:rsidRPr="00E27AFB">
        <w:t xml:space="preserve"> </w:t>
      </w:r>
      <w:r w:rsidR="00E27AFB" w:rsidRPr="00E27AFB">
        <w:rPr>
          <w:rFonts w:cs="Times New Roman"/>
          <w:kern w:val="0"/>
        </w:rPr>
        <w:t>Centre canadien de télédétection</w:t>
      </w:r>
      <w:r w:rsidR="00E27AFB">
        <w:rPr>
          <w:rFonts w:cs="Times New Roman"/>
          <w:kern w:val="0"/>
        </w:rPr>
        <w:t xml:space="preserve">, </w:t>
      </w:r>
      <w:r w:rsidR="009713A2">
        <w:rPr>
          <w:rFonts w:cs="Times New Roman"/>
          <w:kern w:val="0"/>
        </w:rPr>
        <w:t>1999</w:t>
      </w:r>
      <w:r w:rsidR="00030674" w:rsidRPr="00030674">
        <w:rPr>
          <w:rFonts w:cs="Times New Roman"/>
          <w:kern w:val="0"/>
        </w:rPr>
        <w:t>)</w:t>
      </w:r>
      <w:r>
        <w:rPr>
          <w:b/>
          <w:bCs/>
        </w:rPr>
        <w:fldChar w:fldCharType="end"/>
      </w:r>
      <w:r w:rsidRPr="008A4D69">
        <w:t>.</w:t>
      </w:r>
      <w:r>
        <w:t xml:space="preserve"> </w:t>
      </w:r>
    </w:p>
    <w:p w14:paraId="301340A8" w14:textId="5EB475CD" w:rsidR="00E925A4" w:rsidRDefault="00E925A4" w:rsidP="00147CDE">
      <w:r w:rsidRPr="00782719">
        <w:rPr>
          <w:b/>
          <w:bCs/>
        </w:rPr>
        <w:lastRenderedPageBreak/>
        <w:t>La longueur</w:t>
      </w:r>
      <w:r w:rsidRPr="00E925A4">
        <w:t xml:space="preserve"> d'onde équivaut à la distance d'un cycle d'une onde, ce qui correspond à l’écart entre deux crêtes successives d'une oscillation</w:t>
      </w:r>
      <w:r>
        <w:fldChar w:fldCharType="begin"/>
      </w:r>
      <w:r w:rsidR="00030674">
        <w:instrText xml:space="preserve"> ADDIN ZOTERO_ITEM CSL_CITATION {"citationID":"nRR2WwZt","properties":{"formattedCitation":"(\\uc0\\u171{}\\uc0\\u160{}TELEDECTION_Chapitre1.pdf\\uc0\\u160{}\\uc0\\u187{}, s.\\uc0\\u160{}d.)","plainCitation":"(« TELEDECTION_Chapitre1.pdf », s. d.)","noteIndex":0},"citationItems":[{"id":25,"uris":["http://zotero.org/users/15356092/items/5H8GTFPH"],"itemData":{"id":25,"type":"document","title":"TELEDECTION_Chapitre1.pdf","URL":"http://foad.ugb.sn/pluginfile.php/31958/mod_resource/content/1/TELEDECTION_Chapitre1.pdf","accessed":{"date-parts":[["2024",10,11]]}}}],"schema":"https://github.com/citation-style-language/schema/raw/master/csl-citation.json"} </w:instrText>
      </w:r>
      <w:r>
        <w:fldChar w:fldCharType="separate"/>
      </w:r>
      <w:r w:rsidR="00030674" w:rsidRPr="00030674">
        <w:rPr>
          <w:rFonts w:cs="Times New Roman"/>
          <w:kern w:val="0"/>
        </w:rPr>
        <w:t>(</w:t>
      </w:r>
      <w:r w:rsidR="00FB7C61" w:rsidRPr="00FB7C61">
        <w:t xml:space="preserve"> </w:t>
      </w:r>
      <w:r w:rsidR="00FB7C61" w:rsidRPr="00FB7C61">
        <w:rPr>
          <w:rFonts w:cs="Times New Roman"/>
          <w:kern w:val="0"/>
        </w:rPr>
        <w:t>M.DIENG</w:t>
      </w:r>
      <w:r w:rsidR="00030674" w:rsidRPr="00030674">
        <w:rPr>
          <w:rFonts w:cs="Times New Roman"/>
          <w:kern w:val="0"/>
        </w:rPr>
        <w:t xml:space="preserve">, </w:t>
      </w:r>
      <w:r w:rsidR="00FB7C61">
        <w:rPr>
          <w:rFonts w:cs="Times New Roman"/>
          <w:kern w:val="0"/>
        </w:rPr>
        <w:t>2014</w:t>
      </w:r>
      <w:r w:rsidR="00030674" w:rsidRPr="00030674">
        <w:rPr>
          <w:rFonts w:cs="Times New Roman"/>
          <w:kern w:val="0"/>
        </w:rPr>
        <w:t>)</w:t>
      </w:r>
      <w:r>
        <w:fldChar w:fldCharType="end"/>
      </w:r>
    </w:p>
    <w:p w14:paraId="2DFA2335" w14:textId="4511CA76" w:rsidR="00E925A4" w:rsidRDefault="00E925A4" w:rsidP="00147CDE">
      <w:r w:rsidRPr="00E925A4">
        <w:t xml:space="preserve">Elle est habituellement représentée par la lettre grecque lambda (λ), et est mesurée en mètres ou en l'un de ces sous-multiples tels que les multiples tels que les </w:t>
      </w:r>
    </w:p>
    <w:p w14:paraId="6605F20A" w14:textId="4BF21280" w:rsidR="00E925A4" w:rsidRDefault="00E925A4" w:rsidP="00E925A4">
      <w:pPr>
        <w:pStyle w:val="Paragraphedeliste"/>
        <w:numPr>
          <w:ilvl w:val="0"/>
          <w:numId w:val="4"/>
        </w:numPr>
      </w:pPr>
      <w:r w:rsidRPr="00E925A4">
        <w:t xml:space="preserve">Nanomètres (nm, 10-9 m), </w:t>
      </w:r>
    </w:p>
    <w:p w14:paraId="221BCE5D" w14:textId="7DF63D63" w:rsidR="00E925A4" w:rsidRDefault="00E925A4" w:rsidP="00E925A4">
      <w:pPr>
        <w:pStyle w:val="Paragraphedeliste"/>
        <w:numPr>
          <w:ilvl w:val="0"/>
          <w:numId w:val="4"/>
        </w:numPr>
      </w:pPr>
      <w:r w:rsidRPr="00E925A4">
        <w:t xml:space="preserve">Micromètres (µm, 10-6 m), </w:t>
      </w:r>
    </w:p>
    <w:p w14:paraId="6E391373" w14:textId="47142BD1" w:rsidR="00E925A4" w:rsidRDefault="00E925A4" w:rsidP="00E925A4">
      <w:pPr>
        <w:pStyle w:val="Paragraphedeliste"/>
        <w:numPr>
          <w:ilvl w:val="0"/>
          <w:numId w:val="4"/>
        </w:numPr>
      </w:pPr>
      <w:r w:rsidRPr="00E925A4">
        <w:t xml:space="preserve">Millimètres (mm, 10-3 m), </w:t>
      </w:r>
    </w:p>
    <w:p w14:paraId="6FC622F3" w14:textId="5274189F" w:rsidR="00E925A4" w:rsidRDefault="00E925A4" w:rsidP="00E925A4">
      <w:pPr>
        <w:pStyle w:val="Paragraphedeliste"/>
        <w:numPr>
          <w:ilvl w:val="0"/>
          <w:numId w:val="4"/>
        </w:numPr>
      </w:pPr>
      <w:r w:rsidRPr="00E925A4">
        <w:t>Ou centimètres (cm, 10-2 m).</w:t>
      </w:r>
    </w:p>
    <w:p w14:paraId="66A6C141" w14:textId="63858AED" w:rsidR="00782719" w:rsidRDefault="00782719" w:rsidP="00782719">
      <w:r w:rsidRPr="00782719">
        <w:rPr>
          <w:b/>
          <w:bCs/>
        </w:rPr>
        <w:t>La fréquence</w:t>
      </w:r>
      <w:r w:rsidRPr="00782719">
        <w:t xml:space="preserve"> représente le nombre d'oscillations par unité de temps. La fréquence est normalement mesurée en Hertz (Hz) ou en multiples de Hertz (c-à-d en</w:t>
      </w:r>
      <w:r w:rsidR="00DD56BA">
        <w:t xml:space="preserve"> </w:t>
      </w:r>
      <w:r w:rsidRPr="00782719">
        <w:t>fréquences d’oscillations par seconde)</w:t>
      </w:r>
      <w:r>
        <w:fldChar w:fldCharType="begin"/>
      </w:r>
      <w:r w:rsidR="00030674">
        <w:instrText xml:space="preserve"> ADDIN ZOTERO_ITEM CSL_CITATION {"citationID":"Hvwj8Cz4","properties":{"formattedCitation":"(\\uc0\\u171{}\\uc0\\u160{}TELEDECTION_Chapitre1.pdf\\uc0\\u160{}\\uc0\\u187{}, s.\\uc0\\u160{}d.)","plainCitation":"(« TELEDECTION_Chapitre1.pdf », s. d.)","noteIndex":0},"citationItems":[{"id":25,"uris":["http://zotero.org/users/15356092/items/5H8GTFPH"],"itemData":{"id":25,"type":"document","title":"TELEDECTION_Chapitre1.pdf","URL":"http://foad.ugb.sn/pluginfile.php/31958/mod_resource/content/1/TELEDECTION_Chapitre1.pdf","accessed":{"date-parts":[["2024",10,11]]}}}],"schema":"https://github.com/citation-style-language/schema/raw/master/csl-citation.json"} </w:instrText>
      </w:r>
      <w:r>
        <w:fldChar w:fldCharType="separate"/>
      </w:r>
      <w:r w:rsidR="00030674" w:rsidRPr="00030674">
        <w:rPr>
          <w:rFonts w:cs="Times New Roman"/>
          <w:kern w:val="0"/>
        </w:rPr>
        <w:t>(</w:t>
      </w:r>
      <w:r w:rsidR="005421F3" w:rsidRPr="00FB7C61">
        <w:t xml:space="preserve"> </w:t>
      </w:r>
      <w:r w:rsidR="005421F3" w:rsidRPr="00FB7C61">
        <w:rPr>
          <w:rFonts w:cs="Times New Roman"/>
          <w:kern w:val="0"/>
        </w:rPr>
        <w:t>M.DIENG</w:t>
      </w:r>
      <w:r w:rsidR="005421F3" w:rsidRPr="00030674">
        <w:rPr>
          <w:rFonts w:cs="Times New Roman"/>
          <w:kern w:val="0"/>
        </w:rPr>
        <w:t xml:space="preserve">, </w:t>
      </w:r>
      <w:r w:rsidR="005421F3">
        <w:rPr>
          <w:rFonts w:cs="Times New Roman"/>
          <w:kern w:val="0"/>
        </w:rPr>
        <w:t>2014</w:t>
      </w:r>
      <w:r w:rsidR="00030674" w:rsidRPr="00030674">
        <w:rPr>
          <w:rFonts w:cs="Times New Roman"/>
          <w:kern w:val="0"/>
        </w:rPr>
        <w:t>)</w:t>
      </w:r>
      <w:r>
        <w:fldChar w:fldCharType="end"/>
      </w:r>
      <w:r w:rsidRPr="00782719">
        <w:t>.</w:t>
      </w:r>
    </w:p>
    <w:p w14:paraId="08F09DC8" w14:textId="6C2CF3D4" w:rsidR="008A4D69" w:rsidRDefault="008A4D69" w:rsidP="00147CDE">
      <w:r>
        <w:rPr>
          <w:noProof/>
        </w:rPr>
        <w:drawing>
          <wp:anchor distT="0" distB="0" distL="114300" distR="114300" simplePos="0" relativeHeight="251660288" behindDoc="0" locked="0" layoutInCell="1" allowOverlap="1" wp14:anchorId="07196268" wp14:editId="290BDC02">
            <wp:simplePos x="0" y="0"/>
            <wp:positionH relativeFrom="margin">
              <wp:align>right</wp:align>
            </wp:positionH>
            <wp:positionV relativeFrom="paragraph">
              <wp:posOffset>245</wp:posOffset>
            </wp:positionV>
            <wp:extent cx="5399405" cy="1700530"/>
            <wp:effectExtent l="0" t="0" r="0" b="0"/>
            <wp:wrapTopAndBottom/>
            <wp:docPr id="446442373" name="Image 2" descr="Les différentes ondes auxquelles nous sommes soumis - Couleur-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s différentes ondes auxquelles nous sommes soumis - Couleur-Sci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17005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95D4D3" w14:textId="18F52EEB" w:rsidR="007E1839" w:rsidRPr="007E1839" w:rsidRDefault="007E1839" w:rsidP="007E1839">
      <w:pPr>
        <w:pStyle w:val="Lgende"/>
      </w:pPr>
      <w:r>
        <w:t xml:space="preserve">Figure </w:t>
      </w:r>
      <w:r>
        <w:fldChar w:fldCharType="begin"/>
      </w:r>
      <w:r>
        <w:instrText xml:space="preserve"> SEQ Figure \* ARABIC </w:instrText>
      </w:r>
      <w:r>
        <w:fldChar w:fldCharType="separate"/>
      </w:r>
      <w:r w:rsidR="00B27C9A">
        <w:rPr>
          <w:noProof/>
        </w:rPr>
        <w:t>3</w:t>
      </w:r>
      <w:r>
        <w:fldChar w:fldCharType="end"/>
      </w:r>
      <w:r>
        <w:t xml:space="preserve">: </w:t>
      </w:r>
      <w:r w:rsidRPr="00983213">
        <w:t>Spectre électromagnétique : Relation entre la longueur d'onde et la fréquence (source : Commons. Wikimédia)</w:t>
      </w:r>
    </w:p>
    <w:p w14:paraId="56D4CC28" w14:textId="31523028" w:rsidR="00B63CD2" w:rsidRDefault="00B63CD2" w:rsidP="00B63CD2">
      <w:r>
        <w:t xml:space="preserve">Dans cette étude nous </w:t>
      </w:r>
      <w:r w:rsidRPr="00B63CD2">
        <w:t>avons sélectionné les données satellitaires Landsat 8 et Sentinel2</w:t>
      </w:r>
      <w:r>
        <w:t>.</w:t>
      </w:r>
      <w:r w:rsidRPr="00B63CD2">
        <w:t>Ces images satellites sont extraites gratuitement et accessibles via la plate-forme d’édition de code GEE</w:t>
      </w:r>
      <w:r>
        <w:t>, le choix de ces données sont motivés du fait qu’ils sont gratuit et open source </w:t>
      </w:r>
      <w:r w:rsidR="00D32570">
        <w:fldChar w:fldCharType="begin"/>
      </w:r>
      <w:r w:rsidR="00030674">
        <w:instrText xml:space="preserve"> ADDIN ZOTERO_ITEM CSL_CITATION {"citationID":"4t8oJUdC","properties":{"formattedCitation":"(Zeng Ju, s.\\uc0\\u160{}d.)","plainCitation":"(Zeng Ju, s. d.)","noteIndex":0},"citationItems":[{"id":8,"uris":["http://zotero.org/users/15356092/items/BF74TV9S"],"itemData":{"id":8,"type":"webpage","title":"(PDF) Comparison of Landsat 8, Sentinel-2 and spectral indices combinations for Google Earth Engine-based land use mapping in the Johor River Basin, Malaysia","URL":"https://www.researchgate.net/publication/354182310_Comparison_of_Landsat_8_Sentinel-2_and_spectral_indices_combinations_for_Google_Earth_Engine-based_land_use_mapping_in_the_Johor_River_Basin_Malaysia","author":[{"family":"Zeng Ju","given":""}],"accessed":{"date-parts":[["2024",10,10]]}}}],"schema":"https://github.com/citation-style-language/schema/raw/master/csl-citation.json"} </w:instrText>
      </w:r>
      <w:r w:rsidR="00D32570">
        <w:fldChar w:fldCharType="separate"/>
      </w:r>
      <w:r w:rsidR="00030674" w:rsidRPr="00030674">
        <w:rPr>
          <w:rFonts w:cs="Times New Roman"/>
          <w:kern w:val="0"/>
        </w:rPr>
        <w:t>(Zeng Ju, )</w:t>
      </w:r>
      <w:r w:rsidR="00D32570">
        <w:fldChar w:fldCharType="end"/>
      </w:r>
      <w:r>
        <w:t>.</w:t>
      </w:r>
    </w:p>
    <w:p w14:paraId="399C0680" w14:textId="11C29DEE" w:rsidR="00C22F6E" w:rsidRDefault="00294F16" w:rsidP="0066727F">
      <w:pPr>
        <w:pStyle w:val="Titre3"/>
      </w:pPr>
      <w:bookmarkStart w:id="11" w:name="_Toc180053569"/>
      <w:bookmarkStart w:id="12" w:name="_Toc180056843"/>
      <w:r w:rsidRPr="00294F16">
        <w:t>Images optiques et radar</w:t>
      </w:r>
      <w:bookmarkEnd w:id="11"/>
      <w:bookmarkEnd w:id="12"/>
    </w:p>
    <w:p w14:paraId="6C719816" w14:textId="77777777" w:rsidR="00294F16" w:rsidRPr="00294F16" w:rsidRDefault="00294F16" w:rsidP="00294F16">
      <w:r w:rsidRPr="00294F16">
        <w:t>En observation de la Terre on peut exploiter</w:t>
      </w:r>
    </w:p>
    <w:p w14:paraId="5CE477AE" w14:textId="3E4E438A" w:rsidR="00294F16" w:rsidRPr="00294F16" w:rsidRDefault="00294F16" w:rsidP="00294F16">
      <w:pPr>
        <w:pStyle w:val="Paragraphedeliste"/>
        <w:numPr>
          <w:ilvl w:val="0"/>
          <w:numId w:val="6"/>
        </w:numPr>
      </w:pPr>
      <w:r w:rsidRPr="00294F16">
        <w:t>Des </w:t>
      </w:r>
      <w:r w:rsidRPr="00294F16">
        <w:rPr>
          <w:b/>
          <w:bCs/>
        </w:rPr>
        <w:t>ondes émises par le soleil</w:t>
      </w:r>
      <w:r w:rsidRPr="00294F16">
        <w:t> puis réfléchies par la surface de la Terre et enregistrées par un capteur placé sur un satellite</w:t>
      </w:r>
    </w:p>
    <w:p w14:paraId="43D0396F" w14:textId="20E0A1CB" w:rsidR="00294F16" w:rsidRPr="00294F16" w:rsidRDefault="00294F16" w:rsidP="00294F16">
      <w:pPr>
        <w:pStyle w:val="Paragraphedeliste"/>
        <w:numPr>
          <w:ilvl w:val="0"/>
          <w:numId w:val="6"/>
        </w:numPr>
      </w:pPr>
      <w:r w:rsidRPr="00294F16">
        <w:t>Des </w:t>
      </w:r>
      <w:r w:rsidRPr="00294F16">
        <w:rPr>
          <w:b/>
          <w:bCs/>
        </w:rPr>
        <w:t>ondes émises par un émetteur artificiel</w:t>
      </w:r>
      <w:r w:rsidRPr="00294F16">
        <w:t> placé sur le satellite puis réfléchies par la surface de la Terre et enregistrées par un capteur placé sur ce même satellite</w:t>
      </w:r>
    </w:p>
    <w:p w14:paraId="26382E65" w14:textId="575D8F68" w:rsidR="00294F16" w:rsidRDefault="00294F16" w:rsidP="00294F16">
      <w:r w:rsidRPr="00294F16">
        <w:lastRenderedPageBreak/>
        <w:t>Dans le premier cas on parle de </w:t>
      </w:r>
      <w:r w:rsidRPr="00294F16">
        <w:rPr>
          <w:b/>
          <w:bCs/>
        </w:rPr>
        <w:t>télédétection passive</w:t>
      </w:r>
      <w:r w:rsidRPr="00294F16">
        <w:t> et d’</w:t>
      </w:r>
      <w:r w:rsidRPr="00294F16">
        <w:rPr>
          <w:b/>
          <w:bCs/>
        </w:rPr>
        <w:t>images optiques</w:t>
      </w:r>
      <w:r w:rsidRPr="00294F16">
        <w:t>, dans le second cas de </w:t>
      </w:r>
      <w:r w:rsidRPr="00294F16">
        <w:rPr>
          <w:b/>
          <w:bCs/>
        </w:rPr>
        <w:t>télédétection active</w:t>
      </w:r>
      <w:r w:rsidRPr="00294F16">
        <w:t> et d’</w:t>
      </w:r>
      <w:r w:rsidRPr="00294F16">
        <w:rPr>
          <w:b/>
          <w:bCs/>
        </w:rPr>
        <w:t>images radar</w:t>
      </w:r>
      <w:r w:rsidR="00A41A7E">
        <w:rPr>
          <w:b/>
          <w:bCs/>
        </w:rPr>
        <w:fldChar w:fldCharType="begin"/>
      </w:r>
      <w:r w:rsidR="00030674">
        <w:rPr>
          <w:b/>
          <w:bCs/>
        </w:rPr>
        <w:instrText xml:space="preserve"> ADDIN ZOTERO_ITEM CSL_CITATION {"citationID":"q1jeXiEl","properties":{"formattedCitation":"(\\uc0\\u171{}\\uc0\\u160{}Comprendre une image satellitaire\\uc0\\u160{}\\uc0\\u187{} 2019)","plainCitation":"(« Comprendre une image satellitaire »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GeoBretagne","language":"fr","title":"Comprendre une image satellitaire","URL":"https://cms.geobretagne.fr/content/comprendre-une-image-satellitaire","accessed":{"date-parts":[["2024",10,11]]},"issued":{"date-parts":[["2019",1,15]]}}}],"schema":"https://github.com/citation-style-language/schema/raw/master/csl-citation.json"} </w:instrText>
      </w:r>
      <w:r w:rsidR="00A41A7E">
        <w:rPr>
          <w:b/>
          <w:bCs/>
        </w:rPr>
        <w:fldChar w:fldCharType="separate"/>
      </w:r>
      <w:r w:rsidR="00030674" w:rsidRPr="00030674">
        <w:rPr>
          <w:rFonts w:cs="Times New Roman"/>
          <w:kern w:val="0"/>
        </w:rPr>
        <w:t>(</w:t>
      </w:r>
      <w:r w:rsidR="00750B43" w:rsidRPr="00750B43">
        <w:rPr>
          <w:rFonts w:cs="Times New Roman"/>
          <w:kern w:val="0"/>
        </w:rPr>
        <w:t>GeoBretagne</w:t>
      </w:r>
      <w:r w:rsidR="00750B43">
        <w:rPr>
          <w:rFonts w:cs="Times New Roman"/>
          <w:kern w:val="0"/>
        </w:rPr>
        <w:t xml:space="preserve">, </w:t>
      </w:r>
      <w:r w:rsidR="00030674" w:rsidRPr="00030674">
        <w:rPr>
          <w:rFonts w:cs="Times New Roman"/>
          <w:kern w:val="0"/>
        </w:rPr>
        <w:t>2019)</w:t>
      </w:r>
      <w:r w:rsidR="00A41A7E">
        <w:rPr>
          <w:b/>
          <w:bCs/>
        </w:rPr>
        <w:fldChar w:fldCharType="end"/>
      </w:r>
      <w:r w:rsidRPr="00294F16">
        <w:t>.</w:t>
      </w:r>
      <w:r w:rsidR="00A41A7E">
        <w:t xml:space="preserve"> </w:t>
      </w:r>
    </w:p>
    <w:p w14:paraId="7FCDA884" w14:textId="3190E873" w:rsidR="00A41A7E" w:rsidRDefault="00A41A7E" w:rsidP="00294F16">
      <w:r>
        <w:t xml:space="preserve">Dans cette étude on s’est intéressé a des </w:t>
      </w:r>
      <w:r w:rsidR="005D36CF">
        <w:t>i</w:t>
      </w:r>
      <w:r>
        <w:t xml:space="preserve">mages optiques </w:t>
      </w:r>
      <w:r w:rsidR="005D36CF" w:rsidRPr="005D36CF">
        <w:t>telles que celles fournies par les satellites Sentinel-2 et Landsat 8, est cruciale pour plusieurs raisons :</w:t>
      </w:r>
    </w:p>
    <w:p w14:paraId="48038389" w14:textId="5812561C" w:rsidR="003E71B2" w:rsidRDefault="00CB7070" w:rsidP="00294F16">
      <w:r>
        <w:t>En termes de</w:t>
      </w:r>
      <w:r w:rsidR="009A2597">
        <w:t xml:space="preserve"> r</w:t>
      </w:r>
      <w:r w:rsidR="009A2597" w:rsidRPr="009A2597">
        <w:t>ichesse spectrale pour la végétation</w:t>
      </w:r>
      <w:r w:rsidR="009A2597">
        <w:t>, l</w:t>
      </w:r>
      <w:r w:rsidR="009A2597" w:rsidRPr="009A2597">
        <w:t>es images optiques capturent une large gamme de bandes spectrales, incluant le visible et l'infrarouge proche (NIR), qui sont essentielles pour l'analyse de la végétation. Les indices de végétation, comme le NDVI (Normalized Difference Vegetation Index) ou le SAVI (Soil Adjusted Vegetation Index), sont calculés à partir de ces bandes et sont largement utilisés pour surveiller la santé et l'évolution de la végétation</w:t>
      </w:r>
      <w:r w:rsidR="009A2597">
        <w:fldChar w:fldCharType="begin"/>
      </w:r>
      <w:r w:rsidR="00030674">
        <w:instrText xml:space="preserve"> ADDIN ZOTERO_ITEM CSL_CITATION {"citationID":"xfBxj1zg","properties":{"formattedCitation":"(Tucker 1979)","plainCitation":"(Tucker 1979)","noteIndex":0},"citationItems":[{"id":38,"uris":["http://zotero.org/users/15356092/items/84R6DZPG"],"itemData":{"id":38,"type":"article-journal","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container-title":"Remote Sensing of Environment","DOI":"10.1016/0034-4257(79)90013-0","ISSN":"0034-4257","issue":"2","journalAbbreviation":"Remote Sensing of Environment","page":"127-150","source":"ScienceDirect","title":"Red and photographic infrared linear combinations for monitoring vegetation","volume":"8","author":[{"family":"Tucker","given":"Compton J."}],"issued":{"date-parts":[["1979",5,1]]}}}],"schema":"https://github.com/citation-style-language/schema/raw/master/csl-citation.json"} </w:instrText>
      </w:r>
      <w:r w:rsidR="009A2597">
        <w:fldChar w:fldCharType="separate"/>
      </w:r>
      <w:r w:rsidR="00030674" w:rsidRPr="00030674">
        <w:rPr>
          <w:rFonts w:cs="Times New Roman"/>
        </w:rPr>
        <w:t>(Tucker 1979)</w:t>
      </w:r>
      <w:r w:rsidR="009A2597">
        <w:fldChar w:fldCharType="end"/>
      </w:r>
      <w:r w:rsidR="009A2597" w:rsidRPr="009A2597">
        <w:t>.</w:t>
      </w:r>
      <w:r>
        <w:t>En ce qui concerne la d</w:t>
      </w:r>
      <w:r w:rsidRPr="00CB7070">
        <w:t xml:space="preserve">isponibilité et </w:t>
      </w:r>
      <w:r>
        <w:t xml:space="preserve">la </w:t>
      </w:r>
      <w:r w:rsidRPr="00CB7070">
        <w:t>fréquence des données</w:t>
      </w:r>
      <w:r w:rsidR="00B13D3F">
        <w:t>,</w:t>
      </w:r>
      <w:r>
        <w:t xml:space="preserve"> l</w:t>
      </w:r>
      <w:r w:rsidRPr="00CB7070">
        <w:t>es satellites optiques, tels que Sentinel-2 et Landsat 8, offrent une couverture globale régulière avec une fréquence de revisite relativement courte (de quelques jours à quelques semaines). Cela permet d'obtenir des données à haute résolution temporelle pour suivre l'évolution intra- et interannuelle des paysages</w:t>
      </w:r>
      <w:r>
        <w:fldChar w:fldCharType="begin"/>
      </w:r>
      <w:r w:rsidR="00030674">
        <w:instrText xml:space="preserve"> ADDIN ZOTERO_ITEM CSL_CITATION {"citationID":"eaIfnoE6","properties":{"formattedCitation":"(Drusch et al. 2012)","plainCitation":"(Drusch et al. 2012)","noteIndex":0},"citationItems":[{"id":40,"uris":["http://zotero.org/users/15356092/items/U9R2AR9M"],"itemData":{"id":40,"type":"article-journal","abstract":"Global Monitoring for Environment and Security (GMES) is a joint initiative of the European Commission (EC) and the European Space Agency (ESA), designed to establish a European capacity for the provision and use of operational monitoring information for environment and security applications. ESA's role in GMES is to provide the definition and the development of the space- and ground-related system elements. GMES Sentinel-2 mission provides continuity to services relying on multi-spectral high-resolution optical observations over global terrestrial surfaces. The key mission objectives for Sentinel-2 are: (1) To provide systematic global acquisitions of high-resolution multi-spectral imagery with a high revisit frequency, (2) to provide enhanced continuity of multi-spectral imagery provided by the SPOT (Satellite Pour l'Observation de la Terre) series of satellites, and (3) to provide observations for the next generation of operational products such as land-cover maps, land change detection maps, and geophysical variables. Consequently, Sentinel-2 will directly contribute to the Land Monitoring, Emergency Response, and Security services. The corresponding user requirements have driven the design toward a dependable multi-spectral Earth-observation system featuring the Multi Spectral Instrument (MSI) with 13 spectral bands spanning from the visible and the near infrared to the short wave infrared. The spatial resolution varies from 10m to 60m depending on the spectral band with a 290km field of view. This unique combination of high spatial resolution, wide field of view and spectral coverage will represent a major step forward compared to current multi-spectral missions. The mission foresees a series of satellites, each having a 7.25-year lifetime over a 15-year period starting with the launch of Sentinel-2A foreseen in 2013. During full operations two identical satellites will be maintained in the same orbit with a phase delay of 180° providing a revisit time of five days at the equator. This paper provides an overview of the GMES Sentinel-2 mission including a technical system concept overview, image quality, Level 1 data processing and operational applications.","collection-title":"The Sentinel Missions - New Opportunities for Science","container-title":"Remote Sensing of Environment","DOI":"10.1016/j.rse.2011.11.026","ISSN":"0034-4257","journalAbbreviation":"Remote Sensing of Environment","page":"25-36","source":"ScienceDirect","title":"Sentinel-2: ESA's Optical High-Resolution Mission for GMES Operational Services","title-short":"Sentinel-2","volume":"120","author":[{"family":"Drusch","given":"M."},{"family":"Del Bello","given":"U."},{"family":"Carlier","given":"S."},{"family":"Colin","given":"O."},{"family":"Fernandez","given":"V."},{"family":"Gascon","given":"F."},{"family":"Hoersch","given":"B."},{"family":"Isola","given":"C."},{"family":"Laberinti","given":"P."},{"family":"Martimort","given":"P."},{"family":"Meygret","given":"A."},{"family":"Spoto","given":"F."},{"family":"Sy","given":"O."},{"family":"Marchese","given":"F."},{"family":"Bargellini","given":"P."}],"issued":{"date-parts":[["2012",5,15]]}}}],"schema":"https://github.com/citation-style-language/schema/raw/master/csl-citation.json"} </w:instrText>
      </w:r>
      <w:r>
        <w:fldChar w:fldCharType="separate"/>
      </w:r>
      <w:r w:rsidR="00030674" w:rsidRPr="00030674">
        <w:rPr>
          <w:rFonts w:cs="Times New Roman"/>
        </w:rPr>
        <w:t>(Drusch et al. 2012)</w:t>
      </w:r>
      <w:r>
        <w:fldChar w:fldCharType="end"/>
      </w:r>
      <w:r w:rsidRPr="00CB7070">
        <w:t>.</w:t>
      </w:r>
    </w:p>
    <w:p w14:paraId="68D18AD5" w14:textId="163D595D" w:rsidR="003E71B2" w:rsidRDefault="003E71B2" w:rsidP="0066727F">
      <w:pPr>
        <w:pStyle w:val="Titre3"/>
      </w:pPr>
      <w:bookmarkStart w:id="13" w:name="_Toc180053570"/>
      <w:bookmarkStart w:id="14" w:name="_Toc180056844"/>
      <w:r w:rsidRPr="003E71B2">
        <w:t>La réflectance solaire</w:t>
      </w:r>
      <w:bookmarkEnd w:id="13"/>
      <w:bookmarkEnd w:id="14"/>
    </w:p>
    <w:p w14:paraId="6366A5C4" w14:textId="746E93BB" w:rsidR="00F409D3" w:rsidRDefault="00004927" w:rsidP="00F409D3">
      <w:r w:rsidRPr="003E351A">
        <w:rPr>
          <w:noProof/>
        </w:rPr>
        <w:drawing>
          <wp:anchor distT="0" distB="0" distL="114300" distR="114300" simplePos="0" relativeHeight="251661312" behindDoc="0" locked="0" layoutInCell="1" allowOverlap="1" wp14:anchorId="4176DDAF" wp14:editId="2BFDCE59">
            <wp:simplePos x="0" y="0"/>
            <wp:positionH relativeFrom="margin">
              <wp:posOffset>387256</wp:posOffset>
            </wp:positionH>
            <wp:positionV relativeFrom="paragraph">
              <wp:posOffset>1364628</wp:posOffset>
            </wp:positionV>
            <wp:extent cx="5399405" cy="2684780"/>
            <wp:effectExtent l="0" t="0" r="0" b="1270"/>
            <wp:wrapTopAndBottom/>
            <wp:docPr id="1397420701" name="Image 1"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20701" name="Image 1" descr="Une image contenant texte, capture d’écran, Police&#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5399405" cy="2684780"/>
                    </a:xfrm>
                    <a:prstGeom prst="rect">
                      <a:avLst/>
                    </a:prstGeom>
                  </pic:spPr>
                </pic:pic>
              </a:graphicData>
            </a:graphic>
            <wp14:sizeRelH relativeFrom="page">
              <wp14:pctWidth>0</wp14:pctWidth>
            </wp14:sizeRelH>
            <wp14:sizeRelV relativeFrom="page">
              <wp14:pctHeight>0</wp14:pctHeight>
            </wp14:sizeRelV>
          </wp:anchor>
        </w:drawing>
      </w:r>
      <w:r w:rsidR="009C4B1B" w:rsidRPr="009C4B1B">
        <w:t>La réflectance solaire se définit comme le rapport entre l'énergie solaire réfléchie et l'énergie solaire incidente sur une surface (Energie Solaire Réfléchie / Energie Solaire Incidente (</w:t>
      </w:r>
      <w:r w:rsidR="009C4B1B" w:rsidRPr="009C4B1B">
        <w:rPr>
          <w:b/>
          <w:bCs/>
        </w:rPr>
        <w:t>Figure</w:t>
      </w:r>
      <w:r w:rsidR="009C4B1B" w:rsidRPr="009C4B1B">
        <w:t>).</w:t>
      </w:r>
      <w:r w:rsidR="009C4B1B">
        <w:t xml:space="preserve"> </w:t>
      </w:r>
      <w:r w:rsidR="009C4B1B" w:rsidRPr="009C4B1B">
        <w:t>Par exemple, une réflectance de 100% signifie que la surface en question réfléchit toute l'énergie solaire dans l'atmosphère et n'en absorbe aucune fraction</w:t>
      </w:r>
      <w:r w:rsidR="009C4B1B">
        <w:fldChar w:fldCharType="begin"/>
      </w:r>
      <w:r w:rsidR="00030674">
        <w:instrText xml:space="preserve"> ADDIN ZOTERO_ITEM CSL_CITATION {"citationID":"Nl5TFzso","properties":{"formattedCitation":"(\\uc0\\u171{}\\uc0\\u160{}TRAVAUX PRATIQUES de TELEDETECTION SPATIALE I ULIEGE.pdf\\uc0\\u160{}\\uc0\\u187{}, s.\\uc0\\u160{}d.)","plainCitation":"(« TRAVAUX PRATIQUES de TELEDETECTION SPATIALE I ULIEGE.pdf », s. d.)","noteIndex":0},"citationItems":[{"id":73,"uris":["http://zotero.org/users/15356092/items/MNPSC6AW"],"itemData":{"id":73,"type":"document","title":"TRAVAUX PRATIQUES de TELEDETECTION SPATIALE I ULIEGE.pdf","URL":"https://orbi.uliege.be/bitstream/2268/143553/1/TRAVAUX%20PRATIQUES%20de%20TELEDETECTION%20SPATIALE%20I%20ULIEGE.pdf","accessed":{"date-parts":[["2024",10,14]]}}}],"schema":"https://github.com/citation-style-language/schema/raw/master/csl-citation.json"} </w:instrText>
      </w:r>
      <w:r w:rsidR="009C4B1B">
        <w:fldChar w:fldCharType="separate"/>
      </w:r>
      <w:r w:rsidR="00030674" w:rsidRPr="00030674">
        <w:rPr>
          <w:rFonts w:cs="Times New Roman"/>
          <w:kern w:val="0"/>
        </w:rPr>
        <w:t>(</w:t>
      </w:r>
      <w:r w:rsidR="00750B43" w:rsidRPr="00750B43">
        <w:t xml:space="preserve"> </w:t>
      </w:r>
      <w:r w:rsidR="00750B43" w:rsidRPr="00750B43">
        <w:rPr>
          <w:rFonts w:cs="Times New Roman"/>
          <w:kern w:val="0"/>
        </w:rPr>
        <w:t>Antoine DENIS et al,</w:t>
      </w:r>
      <w:r w:rsidR="00750B43">
        <w:rPr>
          <w:rFonts w:cs="Times New Roman"/>
          <w:kern w:val="0"/>
        </w:rPr>
        <w:t xml:space="preserve"> </w:t>
      </w:r>
      <w:r w:rsidR="00750B43" w:rsidRPr="00750B43">
        <w:rPr>
          <w:rFonts w:cs="Times New Roman"/>
          <w:kern w:val="0"/>
        </w:rPr>
        <w:t>2016</w:t>
      </w:r>
      <w:r w:rsidR="00750B43">
        <w:rPr>
          <w:rFonts w:cs="Times New Roman"/>
          <w:kern w:val="0"/>
        </w:rPr>
        <w:t>.</w:t>
      </w:r>
      <w:r w:rsidR="00030674" w:rsidRPr="00030674">
        <w:rPr>
          <w:rFonts w:cs="Times New Roman"/>
          <w:kern w:val="0"/>
        </w:rPr>
        <w:t>)</w:t>
      </w:r>
      <w:r w:rsidR="009C4B1B">
        <w:fldChar w:fldCharType="end"/>
      </w:r>
      <w:r w:rsidR="009C4B1B" w:rsidRPr="009C4B1B">
        <w:t>.</w:t>
      </w:r>
    </w:p>
    <w:p w14:paraId="17536C99" w14:textId="77777777" w:rsidR="00A825C3" w:rsidRDefault="00A825C3" w:rsidP="003E351A">
      <w:pPr>
        <w:pStyle w:val="Lgende"/>
      </w:pPr>
    </w:p>
    <w:p w14:paraId="4E155316" w14:textId="669C5AC7" w:rsidR="003E351A" w:rsidRDefault="003E351A" w:rsidP="003E351A">
      <w:pPr>
        <w:pStyle w:val="Lgende"/>
        <w:rPr>
          <w:noProof/>
          <w:color w:val="auto"/>
        </w:rPr>
      </w:pPr>
      <w:r>
        <w:t xml:space="preserve">  Figure </w:t>
      </w:r>
      <w:r>
        <w:fldChar w:fldCharType="begin"/>
      </w:r>
      <w:r>
        <w:instrText xml:space="preserve"> SEQ Figure \* ARABIC </w:instrText>
      </w:r>
      <w:r>
        <w:fldChar w:fldCharType="separate"/>
      </w:r>
      <w:r w:rsidR="00B27C9A">
        <w:rPr>
          <w:noProof/>
        </w:rPr>
        <w:t>4</w:t>
      </w:r>
      <w:r>
        <w:fldChar w:fldCharType="end"/>
      </w:r>
      <w:r>
        <w:t xml:space="preserve">: </w:t>
      </w:r>
      <w:r w:rsidRPr="00340082">
        <w:t>Principe de la réflectance solaire</w:t>
      </w:r>
      <w:r>
        <w:t xml:space="preserve"> (Source de l’illustration : </w:t>
      </w:r>
      <w:hyperlink r:id="rId12" w:history="1">
        <w:r w:rsidR="00112A0D" w:rsidRPr="008C476A">
          <w:rPr>
            <w:rStyle w:val="Lienhypertexte"/>
          </w:rPr>
          <w:t>https://paititi.info/research-technology/remote-sensing-from space/</w:t>
        </w:r>
      </w:hyperlink>
      <w:r w:rsidR="007C42A6">
        <w:rPr>
          <w:noProof/>
          <w:color w:val="auto"/>
        </w:rPr>
        <w:t>)</w:t>
      </w:r>
    </w:p>
    <w:p w14:paraId="44B27660" w14:textId="26612494" w:rsidR="00EE7311" w:rsidRDefault="00EE7311" w:rsidP="00EE7311">
      <w:pPr>
        <w:pStyle w:val="Titre3"/>
      </w:pPr>
      <w:bookmarkStart w:id="15" w:name="_Toc180053571"/>
      <w:bookmarkStart w:id="16" w:name="_Toc180056845"/>
      <w:r w:rsidRPr="00EE7311">
        <w:lastRenderedPageBreak/>
        <w:t>La signature spectrale</w:t>
      </w:r>
      <w:bookmarkEnd w:id="15"/>
      <w:bookmarkEnd w:id="16"/>
    </w:p>
    <w:p w14:paraId="5B79AC41" w14:textId="737D3560" w:rsidR="00EE7311" w:rsidRDefault="00EE7311" w:rsidP="00EE7311">
      <w:r w:rsidRPr="00EE7311">
        <w:t>Comment distingue-t-on différents types de couverture du sol sur une image ?</w:t>
      </w:r>
    </w:p>
    <w:p w14:paraId="2530FD02" w14:textId="57FC9912" w:rsidR="00310FE8" w:rsidRDefault="00750B43" w:rsidP="00EE7311">
      <w:r>
        <w:rPr>
          <w:noProof/>
        </w:rPr>
        <w:drawing>
          <wp:anchor distT="0" distB="0" distL="114300" distR="114300" simplePos="0" relativeHeight="251662336" behindDoc="0" locked="0" layoutInCell="1" allowOverlap="1" wp14:anchorId="3106F081" wp14:editId="5C89A888">
            <wp:simplePos x="0" y="0"/>
            <wp:positionH relativeFrom="margin">
              <wp:posOffset>1005705</wp:posOffset>
            </wp:positionH>
            <wp:positionV relativeFrom="paragraph">
              <wp:posOffset>2184265</wp:posOffset>
            </wp:positionV>
            <wp:extent cx="3692525" cy="2688590"/>
            <wp:effectExtent l="0" t="0" r="3175" b="0"/>
            <wp:wrapTopAndBottom/>
            <wp:docPr id="207540777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2525" cy="2688590"/>
                    </a:xfrm>
                    <a:prstGeom prst="rect">
                      <a:avLst/>
                    </a:prstGeom>
                    <a:noFill/>
                  </pic:spPr>
                </pic:pic>
              </a:graphicData>
            </a:graphic>
            <wp14:sizeRelH relativeFrom="page">
              <wp14:pctWidth>0</wp14:pctWidth>
            </wp14:sizeRelH>
            <wp14:sizeRelV relativeFrom="page">
              <wp14:pctHeight>0</wp14:pctHeight>
            </wp14:sizeRelV>
          </wp:anchor>
        </w:drawing>
      </w:r>
      <w:r w:rsidR="00EE7311" w:rsidRPr="00EE7311">
        <w:t xml:space="preserve">Soumise à un rayonnement, différentes cibles auront des comportements différents : des cibles de même nature absorberont ou réfléchiront davantage </w:t>
      </w:r>
      <w:r w:rsidR="0013741D" w:rsidRPr="00EE7311">
        <w:t>certaines longueurs</w:t>
      </w:r>
      <w:r w:rsidR="00EE7311" w:rsidRPr="00EE7311">
        <w:t xml:space="preserve"> d'ondes.</w:t>
      </w:r>
      <w:r w:rsidR="00B76832" w:rsidRPr="00B76832">
        <w:rPr>
          <w:rFonts w:ascii="Open Sans" w:hAnsi="Open Sans" w:cs="Open Sans"/>
          <w:color w:val="333333"/>
          <w:sz w:val="21"/>
          <w:szCs w:val="21"/>
          <w:shd w:val="clear" w:color="auto" w:fill="FFFFFF"/>
        </w:rPr>
        <w:t xml:space="preserve"> </w:t>
      </w:r>
      <w:r w:rsidR="00B76832" w:rsidRPr="00B76832">
        <w:t>Des cibles de nature différente auront pour un même intervalle de longueur d'onde (donc une même bande spectrale) des comportements différents. En étudiant la nature du spectre réfléchi par une cible, on peut obtenir des informations sur cette cible, sur sa nature, son état</w:t>
      </w:r>
      <w:r w:rsidR="00B76832">
        <w:fldChar w:fldCharType="begin"/>
      </w:r>
      <w:r w:rsidR="00030674">
        <w:instrText xml:space="preserve"> ADDIN ZOTERO_ITEM CSL_CITATION {"citationID":"oYWix0QP","properties":{"formattedCitation":"(\\uc0\\u171{}\\uc0\\u160{}Comprendre une image satellitaire\\uc0\\u160{}\\uc0\\u187{} 2019)","plainCitation":"(« Comprendre une image satellitaire »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GeoBretagne","language":"fr","title":"Comprendre une image satellitaire","URL":"https://cms.geobretagne.fr/content/comprendre-une-image-satellitaire","accessed":{"date-parts":[["2024",10,11]]},"issued":{"date-parts":[["2019",1,15]]}}}],"schema":"https://github.com/citation-style-language/schema/raw/master/csl-citation.json"} </w:instrText>
      </w:r>
      <w:r w:rsidR="00B76832">
        <w:fldChar w:fldCharType="separate"/>
      </w:r>
      <w:r w:rsidR="00030674" w:rsidRPr="00030674">
        <w:rPr>
          <w:rFonts w:cs="Times New Roman"/>
          <w:kern w:val="0"/>
        </w:rPr>
        <w:t>(</w:t>
      </w:r>
      <w:r w:rsidRPr="00750B43">
        <w:rPr>
          <w:rFonts w:cs="Times New Roman"/>
          <w:kern w:val="0"/>
        </w:rPr>
        <w:t>GeoBretagne</w:t>
      </w:r>
      <w:r>
        <w:rPr>
          <w:rFonts w:cs="Times New Roman"/>
          <w:kern w:val="0"/>
        </w:rPr>
        <w:t xml:space="preserve"> ,</w:t>
      </w:r>
      <w:r w:rsidR="00030674" w:rsidRPr="00030674">
        <w:rPr>
          <w:rFonts w:cs="Times New Roman"/>
          <w:kern w:val="0"/>
        </w:rPr>
        <w:t xml:space="preserve"> 2019)</w:t>
      </w:r>
      <w:r w:rsidR="00B76832">
        <w:fldChar w:fldCharType="end"/>
      </w:r>
      <w:r w:rsidR="00B76832" w:rsidRPr="00B76832">
        <w:t>.</w:t>
      </w:r>
      <w:r w:rsidR="009942AC" w:rsidRPr="009942AC">
        <w:rPr>
          <w:rFonts w:ascii="Open Sans" w:hAnsi="Open Sans" w:cs="Open Sans"/>
          <w:color w:val="333333"/>
          <w:sz w:val="21"/>
          <w:szCs w:val="21"/>
          <w:shd w:val="clear" w:color="auto" w:fill="FFFFFF"/>
        </w:rPr>
        <w:t xml:space="preserve"> </w:t>
      </w:r>
      <w:r w:rsidR="009942AC" w:rsidRPr="009942AC">
        <w:t xml:space="preserve">Sur le </w:t>
      </w:r>
      <w:r w:rsidR="00FC3427" w:rsidRPr="009942AC">
        <w:t>graphique</w:t>
      </w:r>
      <w:r w:rsidR="00FC3427">
        <w:t xml:space="preserve"> (</w:t>
      </w:r>
      <w:r w:rsidR="00FC3427">
        <w:rPr>
          <w:b/>
          <w:bCs/>
        </w:rPr>
        <w:t>F</w:t>
      </w:r>
      <w:r w:rsidR="009942AC" w:rsidRPr="00FC3427">
        <w:rPr>
          <w:b/>
          <w:bCs/>
        </w:rPr>
        <w:t xml:space="preserve">igure </w:t>
      </w:r>
      <w:r w:rsidR="008453ED" w:rsidRPr="00FC3427">
        <w:rPr>
          <w:b/>
          <w:bCs/>
        </w:rPr>
        <w:t>5</w:t>
      </w:r>
      <w:r w:rsidR="008453ED">
        <w:t>)</w:t>
      </w:r>
      <w:r w:rsidR="008453ED" w:rsidRPr="009942AC">
        <w:t xml:space="preserve"> sont</w:t>
      </w:r>
      <w:r w:rsidR="009942AC" w:rsidRPr="009942AC">
        <w:t xml:space="preserve"> schématisées la signature spectrale d'un sol nu, de la végétation et de l'eau. On voit que certaines bandes permettent de mieux discriminer différents types de couverture du sol.</w:t>
      </w:r>
    </w:p>
    <w:p w14:paraId="7FA56F32" w14:textId="2FB8C7CA" w:rsidR="00310FE8" w:rsidRDefault="00310FE8" w:rsidP="00EE7311"/>
    <w:p w14:paraId="2D54E52F" w14:textId="35A038AC" w:rsidR="009942AC" w:rsidRPr="00EE7311" w:rsidRDefault="009942AC" w:rsidP="00750B43">
      <w:pPr>
        <w:pStyle w:val="Lgende"/>
        <w:jc w:val="left"/>
      </w:pPr>
      <w:r>
        <w:t xml:space="preserve">Figure </w:t>
      </w:r>
      <w:r>
        <w:fldChar w:fldCharType="begin"/>
      </w:r>
      <w:r>
        <w:instrText xml:space="preserve"> SEQ Figure \* ARABIC </w:instrText>
      </w:r>
      <w:r>
        <w:fldChar w:fldCharType="separate"/>
      </w:r>
      <w:r w:rsidR="00B27C9A">
        <w:rPr>
          <w:noProof/>
        </w:rPr>
        <w:t>5</w:t>
      </w:r>
      <w:r>
        <w:fldChar w:fldCharType="end"/>
      </w:r>
      <w:r>
        <w:t>: Signature spectrale des différente matière (</w:t>
      </w:r>
      <w:r w:rsidRPr="009942AC">
        <w:rPr>
          <w:color w:val="45B0E1" w:themeColor="accent1" w:themeTint="99"/>
        </w:rPr>
        <w:t>Source = https://www.researchgate.net/profile/Alvarez-Vanhard-Emilien</w:t>
      </w:r>
      <w:r w:rsidRPr="00D550E7">
        <w:t>/</w:t>
      </w:r>
      <w:r>
        <w:t>)</w:t>
      </w:r>
    </w:p>
    <w:p w14:paraId="4364D1A2" w14:textId="61498E95" w:rsidR="009A2597" w:rsidRPr="00294F16" w:rsidRDefault="004C46B5" w:rsidP="00F50892">
      <w:pPr>
        <w:pStyle w:val="Titre3"/>
      </w:pPr>
      <w:bookmarkStart w:id="17" w:name="_Toc180053572"/>
      <w:bookmarkStart w:id="18" w:name="_Toc180056846"/>
      <w:r w:rsidRPr="004C46B5">
        <w:t xml:space="preserve">Les type de </w:t>
      </w:r>
      <w:r w:rsidRPr="00F50892">
        <w:t>Résolutions</w:t>
      </w:r>
      <w:bookmarkEnd w:id="17"/>
      <w:bookmarkEnd w:id="18"/>
    </w:p>
    <w:p w14:paraId="485BC4CF" w14:textId="1A824CA3" w:rsidR="00294F16" w:rsidRDefault="00BB1047" w:rsidP="00F50892">
      <w:pPr>
        <w:pStyle w:val="Titre4"/>
      </w:pPr>
      <w:bookmarkStart w:id="19" w:name="_Toc180053573"/>
      <w:bookmarkStart w:id="20" w:name="_Toc180056847"/>
      <w:r w:rsidRPr="00BB1047">
        <w:t xml:space="preserve">La </w:t>
      </w:r>
      <w:r w:rsidRPr="00F50892">
        <w:t>résolution</w:t>
      </w:r>
      <w:r w:rsidRPr="00BB1047">
        <w:t xml:space="preserve"> spatiale</w:t>
      </w:r>
      <w:bookmarkEnd w:id="19"/>
      <w:bookmarkEnd w:id="20"/>
    </w:p>
    <w:p w14:paraId="2ED2BAE1" w14:textId="3550B054" w:rsidR="00F97AAC" w:rsidRPr="00F97AAC" w:rsidRDefault="00537936" w:rsidP="00F97AAC">
      <w:r>
        <w:t xml:space="preserve"> </w:t>
      </w:r>
      <w:r w:rsidRPr="00537936">
        <w:t>La </w:t>
      </w:r>
      <w:r w:rsidRPr="00537936">
        <w:rPr>
          <w:b/>
          <w:bCs/>
        </w:rPr>
        <w:t>résolution spatiale</w:t>
      </w:r>
      <w:r w:rsidRPr="00537936">
        <w:t xml:space="preserve"> correspond à la taille élémentaire de la surface au sol mesurée par le capteur </w:t>
      </w:r>
      <w:r w:rsidR="00F409D3" w:rsidRPr="00537936">
        <w:t>embarqué</w:t>
      </w:r>
      <w:r w:rsidR="00F409D3">
        <w:t>. Par</w:t>
      </w:r>
      <w:r w:rsidRPr="00537936">
        <w:t xml:space="preserve"> exemple, un capteur présentant une résolution spatiale de 10 m, mesurera le rayonnement réfléchi par la surface sur un carré au sol de 10 m de côté</w:t>
      </w:r>
      <w:r w:rsidR="008F1B8C">
        <w:t xml:space="preserve"> comme Spot 5(</w:t>
      </w:r>
      <w:r w:rsidR="008F1B8C" w:rsidRPr="00D66D4B">
        <w:rPr>
          <w:b/>
          <w:bCs/>
        </w:rPr>
        <w:t>figure</w:t>
      </w:r>
      <w:r w:rsidR="008F1B8C">
        <w:rPr>
          <w:b/>
          <w:bCs/>
        </w:rPr>
        <w:t xml:space="preserve"> 6</w:t>
      </w:r>
      <w:r w:rsidR="008F1B8C">
        <w:t>), sentinel-2</w:t>
      </w:r>
      <w:r w:rsidRPr="00537936">
        <w:t xml:space="preserve">. Le rayonnement enregistré par le capteur sera la moyenne de tous les rayonnements en provenance de ce carré de 10 mètres de côté. Tout objet inférieur à 10 m de côté ne sera pas perçu individuellement par le capteur. Lorsque les images sont fournies aux </w:t>
      </w:r>
      <w:r w:rsidRPr="00537936">
        <w:lastRenderedPageBreak/>
        <w:t>utilisateurs, la résolution des rasters fournis correspond à la résolution spatiale du capteur</w:t>
      </w:r>
      <w:r>
        <w:fldChar w:fldCharType="begin"/>
      </w:r>
      <w:r w:rsidR="00030674">
        <w:instrText xml:space="preserve"> ADDIN ZOTERO_ITEM CSL_CITATION {"citationID":"x16u3jdU","properties":{"formattedCitation":"(\\uc0\\u171{}\\uc0\\u160{}T\\uc0\\u233{}l\\uc0\\u233{}d\\uc0\\u233{}tection\\uc0\\u8239{}: th\\uc0\\u233{}orie, missions, donn\\uc0\\u233{}es \\uc0\\u8212{} Documentation Briques de G\\uc0\\u233{}omatique 0.1\\uc0\\u160{}\\uc0\\u187{}, s.\\uc0\\u160{}d.)","plainCitation":"(« Télédétection : théorie, missions, données — Documentation Briques de Géomatique 0.1 », s. d.)","noteIndex":0},"citationItems":[{"id":59,"uris":["http://zotero.org/users/15356092/items/XTF8ZWDU"],"itemData":{"id":59,"type":"webpage","title":"Télédétection : théorie, missions, données — Documentation Briques de Géomatique 0.1","URL":"https://briques-de-geomatique.readthedocs.io/fr/latest/telede-theorie-missions-donnees.html#les-quatre-resolutions-associees-a-un-capteur","accessed":{"date-parts":[["2024",10,12]]}}}],"schema":"https://github.com/citation-style-language/schema/raw/master/csl-citation.json"} </w:instrText>
      </w:r>
      <w:r>
        <w:fldChar w:fldCharType="separate"/>
      </w:r>
      <w:r w:rsidR="00030674" w:rsidRPr="00030674">
        <w:rPr>
          <w:rFonts w:cs="Times New Roman"/>
          <w:kern w:val="0"/>
        </w:rPr>
        <w:t>(</w:t>
      </w:r>
      <w:r w:rsidR="00117DB9" w:rsidRPr="00117DB9">
        <w:t xml:space="preserve"> </w:t>
      </w:r>
      <w:r w:rsidR="00117DB9" w:rsidRPr="00117DB9">
        <w:rPr>
          <w:rFonts w:cs="Times New Roman"/>
          <w:kern w:val="0"/>
        </w:rPr>
        <w:t>Passy</w:t>
      </w:r>
      <w:r w:rsidR="00117DB9">
        <w:rPr>
          <w:rFonts w:cs="Times New Roman"/>
          <w:kern w:val="0"/>
        </w:rPr>
        <w:t xml:space="preserve">, </w:t>
      </w:r>
      <w:r w:rsidR="00117DB9" w:rsidRPr="00117DB9">
        <w:rPr>
          <w:rFonts w:cs="Times New Roman"/>
          <w:kern w:val="0"/>
        </w:rPr>
        <w:t>2023</w:t>
      </w:r>
      <w:r w:rsidR="00030674" w:rsidRPr="00030674">
        <w:rPr>
          <w:rFonts w:cs="Times New Roman"/>
          <w:kern w:val="0"/>
        </w:rPr>
        <w:t>)</w:t>
      </w:r>
      <w:r>
        <w:fldChar w:fldCharType="end"/>
      </w:r>
      <w:r w:rsidR="00F97AAC">
        <w:t>.</w:t>
      </w:r>
      <w:r w:rsidR="00F97AAC" w:rsidRPr="00F97AAC">
        <w:rPr>
          <w:rFonts w:ascii="Open Sans" w:eastAsia="Times New Roman" w:hAnsi="Open Sans" w:cs="Open Sans"/>
          <w:color w:val="333333"/>
          <w:kern w:val="0"/>
          <w:sz w:val="21"/>
          <w:szCs w:val="21"/>
          <w:lang w:eastAsia="fr-FR"/>
          <w14:ligatures w14:val="none"/>
        </w:rPr>
        <w:t xml:space="preserve"> </w:t>
      </w:r>
      <w:r w:rsidR="00F97AAC" w:rsidRPr="00F97AAC">
        <w:t>On classera ainsi les images enregistrées en images :</w:t>
      </w:r>
    </w:p>
    <w:p w14:paraId="6558290C" w14:textId="77777777" w:rsidR="00F97AAC" w:rsidRPr="00F97AAC" w:rsidRDefault="00F97AAC" w:rsidP="00F97AAC">
      <w:pPr>
        <w:pStyle w:val="Paragraphedeliste"/>
        <w:numPr>
          <w:ilvl w:val="0"/>
          <w:numId w:val="8"/>
        </w:numPr>
      </w:pPr>
      <w:r w:rsidRPr="00F97AAC">
        <w:t>Basse résolution</w:t>
      </w:r>
    </w:p>
    <w:p w14:paraId="022B8D00" w14:textId="77777777" w:rsidR="00F97AAC" w:rsidRPr="00F97AAC" w:rsidRDefault="00F97AAC" w:rsidP="00F97AAC">
      <w:pPr>
        <w:pStyle w:val="Paragraphedeliste"/>
        <w:numPr>
          <w:ilvl w:val="0"/>
          <w:numId w:val="8"/>
        </w:numPr>
      </w:pPr>
      <w:r w:rsidRPr="00F97AAC">
        <w:t>Moyenne résolution</w:t>
      </w:r>
    </w:p>
    <w:p w14:paraId="5BCCF218" w14:textId="77777777" w:rsidR="00F97AAC" w:rsidRPr="00F97AAC" w:rsidRDefault="00F97AAC" w:rsidP="00F97AAC">
      <w:pPr>
        <w:pStyle w:val="Paragraphedeliste"/>
        <w:numPr>
          <w:ilvl w:val="0"/>
          <w:numId w:val="8"/>
        </w:numPr>
      </w:pPr>
      <w:r w:rsidRPr="00F97AAC">
        <w:t>Haute résolution (HRS)</w:t>
      </w:r>
    </w:p>
    <w:p w14:paraId="33F12BB1" w14:textId="2758A475" w:rsidR="00BB1047" w:rsidRDefault="00F97AAC" w:rsidP="00BB1047">
      <w:pPr>
        <w:pStyle w:val="Paragraphedeliste"/>
        <w:numPr>
          <w:ilvl w:val="0"/>
          <w:numId w:val="8"/>
        </w:numPr>
      </w:pPr>
      <w:r w:rsidRPr="00F97AAC">
        <w:t>Très haute résolution (THRS)</w:t>
      </w:r>
      <w:r w:rsidR="00C779DB">
        <w:t xml:space="preserve"> </w:t>
      </w:r>
    </w:p>
    <w:p w14:paraId="666A60D2" w14:textId="671A2C6E" w:rsidR="00D66D4B" w:rsidRDefault="00D66D4B" w:rsidP="00D66D4B">
      <w:pPr>
        <w:pStyle w:val="Lgende"/>
      </w:pPr>
      <w:r w:rsidRPr="00D66D4B">
        <w:rPr>
          <w:noProof/>
        </w:rPr>
        <w:drawing>
          <wp:anchor distT="0" distB="0" distL="114300" distR="114300" simplePos="0" relativeHeight="251663360" behindDoc="1" locked="0" layoutInCell="1" allowOverlap="1" wp14:anchorId="0C1D762A" wp14:editId="325A5E87">
            <wp:simplePos x="0" y="0"/>
            <wp:positionH relativeFrom="column">
              <wp:posOffset>217170</wp:posOffset>
            </wp:positionH>
            <wp:positionV relativeFrom="paragraph">
              <wp:posOffset>0</wp:posOffset>
            </wp:positionV>
            <wp:extent cx="5399405" cy="1477645"/>
            <wp:effectExtent l="0" t="0" r="0" b="8255"/>
            <wp:wrapTopAndBottom/>
            <wp:docPr id="861677113" name="Image 1" descr="Une image contenant capture d’écran, Caractère coloré, art,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77113" name="Image 1" descr="Une image contenant capture d’écran, Caractère coloré, art, motif&#10;&#10;Description générée automatiquement"/>
                    <pic:cNvPicPr/>
                  </pic:nvPicPr>
                  <pic:blipFill>
                    <a:blip r:embed="rId14">
                      <a:extLst>
                        <a:ext uri="{28A0092B-C50C-407E-A947-70E740481C1C}">
                          <a14:useLocalDpi xmlns:a14="http://schemas.microsoft.com/office/drawing/2010/main" val="0"/>
                        </a:ext>
                      </a:extLst>
                    </a:blip>
                    <a:stretch>
                      <a:fillRect/>
                    </a:stretch>
                  </pic:blipFill>
                  <pic:spPr>
                    <a:xfrm>
                      <a:off x="0" y="0"/>
                      <a:ext cx="5399405" cy="1477645"/>
                    </a:xfrm>
                    <a:prstGeom prst="rect">
                      <a:avLst/>
                    </a:prstGeom>
                  </pic:spPr>
                </pic:pic>
              </a:graphicData>
            </a:graphic>
            <wp14:sizeRelH relativeFrom="page">
              <wp14:pctWidth>0</wp14:pctWidth>
            </wp14:sizeRelH>
            <wp14:sizeRelV relativeFrom="page">
              <wp14:pctHeight>0</wp14:pctHeight>
            </wp14:sizeRelV>
          </wp:anchor>
        </w:drawing>
      </w:r>
    </w:p>
    <w:p w14:paraId="6B91D920" w14:textId="5DB3858D" w:rsidR="00D66D4B" w:rsidRPr="00D66D4B" w:rsidRDefault="00D66D4B" w:rsidP="00D66D4B">
      <w:pPr>
        <w:pStyle w:val="Lgende"/>
      </w:pPr>
      <w:r>
        <w:t xml:space="preserve">Figure </w:t>
      </w:r>
      <w:r>
        <w:fldChar w:fldCharType="begin"/>
      </w:r>
      <w:r>
        <w:instrText xml:space="preserve"> SEQ Figure \* ARABIC </w:instrText>
      </w:r>
      <w:r>
        <w:fldChar w:fldCharType="separate"/>
      </w:r>
      <w:r w:rsidR="00B27C9A">
        <w:rPr>
          <w:noProof/>
        </w:rPr>
        <w:t>6</w:t>
      </w:r>
      <w:r>
        <w:fldChar w:fldCharType="end"/>
      </w:r>
      <w:r>
        <w:t xml:space="preserve">: </w:t>
      </w:r>
      <w:r w:rsidRPr="003E4965">
        <w:t xml:space="preserve">Influence de la Résolution Spatiale sur la Précision des Données </w:t>
      </w:r>
      <w:r w:rsidR="00B27C9A" w:rsidRPr="003E4965">
        <w:t>Satellitaires</w:t>
      </w:r>
      <w:r w:rsidR="00B27C9A">
        <w:t xml:space="preserve"> (</w:t>
      </w:r>
      <w:r>
        <w:t xml:space="preserve">source = </w:t>
      </w:r>
      <w:r w:rsidRPr="003E4965">
        <w:t>https://earthobservatory.nasa.gov</w:t>
      </w:r>
      <w:r>
        <w:t>)</w:t>
      </w:r>
    </w:p>
    <w:p w14:paraId="5CE3FE44" w14:textId="1ABBF25A" w:rsidR="00307898" w:rsidRDefault="00307898" w:rsidP="00307898">
      <w:pPr>
        <w:pStyle w:val="Titre4"/>
      </w:pPr>
      <w:bookmarkStart w:id="21" w:name="_Toc180053574"/>
      <w:bookmarkStart w:id="22" w:name="_Toc180056848"/>
      <w:r w:rsidRPr="00307898">
        <w:t>Résolution spectrale</w:t>
      </w:r>
      <w:bookmarkEnd w:id="21"/>
      <w:bookmarkEnd w:id="22"/>
      <w:r w:rsidRPr="00307898">
        <w:t> </w:t>
      </w:r>
    </w:p>
    <w:p w14:paraId="75E212E2" w14:textId="2E1CF267" w:rsidR="00F97AAC" w:rsidRDefault="00B8172A" w:rsidP="00BB1047">
      <w:r w:rsidRPr="00B8172A">
        <w:t>La résolution spectrale décrit la capacité d'un capteur à utiliser de petites fenêtres de longueurs d'onde. Plus la résolution spectrale est fine, plus les fenêtres des différents canaux du capteur sont étroites</w:t>
      </w:r>
      <w:r>
        <w:fldChar w:fldCharType="begin"/>
      </w:r>
      <w:r w:rsidR="00030674">
        <w:instrText xml:space="preserve"> ADDIN ZOTERO_ITEM CSL_CITATION {"citationID":"XNWOh8ix","properties":{"formattedCitation":"(\\uc0\\u171{}\\uc0\\u160{}Comprendre une image satellitaire\\uc0\\u160{}\\uc0\\u187{} 2019)","plainCitation":"(« Comprendre une image satellitaire »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GeoBretagne","language":"fr","title":"Comprendre une image satellitaire","URL":"https://cms.geobretagne.fr/content/comprendre-une-image-satellitaire","accessed":{"date-parts":[["2024",10,11]]},"issued":{"date-parts":[["2019",1,15]]}}}],"schema":"https://github.com/citation-style-language/schema/raw/master/csl-citation.json"} </w:instrText>
      </w:r>
      <w:r>
        <w:fldChar w:fldCharType="separate"/>
      </w:r>
      <w:r w:rsidR="00030674" w:rsidRPr="00030674">
        <w:rPr>
          <w:rFonts w:cs="Times New Roman"/>
          <w:kern w:val="0"/>
        </w:rPr>
        <w:t>(</w:t>
      </w:r>
      <w:r w:rsidR="00117DB9" w:rsidRPr="00750B43">
        <w:rPr>
          <w:rFonts w:cs="Times New Roman"/>
          <w:kern w:val="0"/>
        </w:rPr>
        <w:t>GeoBretagne</w:t>
      </w:r>
      <w:r w:rsidR="00117DB9">
        <w:rPr>
          <w:rFonts w:cs="Times New Roman"/>
          <w:kern w:val="0"/>
        </w:rPr>
        <w:t xml:space="preserve"> ,</w:t>
      </w:r>
      <w:r w:rsidR="00117DB9" w:rsidRPr="00030674">
        <w:rPr>
          <w:rFonts w:cs="Times New Roman"/>
          <w:kern w:val="0"/>
        </w:rPr>
        <w:t xml:space="preserve"> 2019</w:t>
      </w:r>
      <w:r w:rsidR="00030674" w:rsidRPr="00030674">
        <w:rPr>
          <w:rFonts w:cs="Times New Roman"/>
          <w:kern w:val="0"/>
        </w:rPr>
        <w:t>)</w:t>
      </w:r>
      <w:r>
        <w:fldChar w:fldCharType="end"/>
      </w:r>
      <w:r>
        <w:t xml:space="preserve">. </w:t>
      </w:r>
    </w:p>
    <w:p w14:paraId="49C0CD64" w14:textId="6B38D41F" w:rsidR="00E80315" w:rsidRDefault="00B8172A" w:rsidP="00BB1047">
      <w:r w:rsidRPr="00B8172A">
        <w:t xml:space="preserve">Une pellicule noir et blanc utilisée dans un appareil </w:t>
      </w:r>
      <w:r w:rsidR="009A4C43" w:rsidRPr="00B8172A">
        <w:t>photographique</w:t>
      </w:r>
      <w:r w:rsidR="009A4C43">
        <w:t xml:space="preserve"> (</w:t>
      </w:r>
      <w:r w:rsidR="009A4C43" w:rsidRPr="009A4C43">
        <w:rPr>
          <w:b/>
          <w:bCs/>
        </w:rPr>
        <w:t>figure 4</w:t>
      </w:r>
      <w:r w:rsidR="009A4C43">
        <w:t>)</w:t>
      </w:r>
      <w:r w:rsidRPr="00B8172A">
        <w:t xml:space="preserve"> enregistre les longueurs d'onde sur presque toutes les longueurs d'onde situées dans le spectre visible. Sa </w:t>
      </w:r>
      <w:r w:rsidRPr="00B8172A">
        <w:rPr>
          <w:b/>
          <w:bCs/>
        </w:rPr>
        <w:t>résolution spectrale</w:t>
      </w:r>
      <w:r w:rsidRPr="00B8172A">
        <w:t xml:space="preserve"> est assez grossière, car les différentes longueurs d'onde ne sont pas différenciées par la pellicule qui n'enregistre que l'ensemble de l'énergie lumineuse captée par l'objectif. Une pellicule couleur est sensible elle aussi à l'ensemble des longueurs d'onde </w:t>
      </w:r>
    </w:p>
    <w:p w14:paraId="4C5DAFAC" w14:textId="08A6DD91" w:rsidR="00B8172A" w:rsidRDefault="00B8172A" w:rsidP="00BB1047">
      <w:r w:rsidRPr="00B8172A">
        <w:t>visibles, mais elle possède une résolution spectrale plus élevée puisqu'elle peut distinguer les longueurs d'onde dans le bleu, le vert et le rouge</w:t>
      </w:r>
      <w:r>
        <w:fldChar w:fldCharType="begin"/>
      </w:r>
      <w:r w:rsidR="00030674">
        <w:instrText xml:space="preserve"> ADDIN ZOTERO_ITEM CSL_CITATION {"citationID":"K9CHpEqK","properties":{"formattedCitation":"(Canada 2008)","plainCitation":"(Canada 2008)","noteIndex":0},"citationItems":[{"id":61,"uris":["http://zotero.org/users/15356092/items/4UQ7F4SC"],"itemData":{"id":61,"type":"webpage","language":"fra","note":"Last Modified: 2015-11-23\npublisher: Ressources naturelles Canada","title":"Résolution spectrale","URL":"https://ressources-naturelles.canada.ca/cartes-outils-et-publications/imagerie-satellitaire-donnees-delevation-et-photos-aeriennes/tutoriel-notions-fondamentales-teledetection/plates-formes-et-capteurs/resolution-spectrale/9394","author":[{"family":"Canada","given":"Ressources","dropping-particle":"naturelles"}],"accessed":{"date-parts":[["2024",10,12]]},"issued":{"date-parts":[["2008",1,29]]}}}],"schema":"https://github.com/citation-style-language/schema/raw/master/csl-citation.json"} </w:instrText>
      </w:r>
      <w:r>
        <w:fldChar w:fldCharType="separate"/>
      </w:r>
      <w:r w:rsidR="00030674" w:rsidRPr="00030674">
        <w:rPr>
          <w:rFonts w:cs="Times New Roman"/>
        </w:rPr>
        <w:t>(Canada 2008)</w:t>
      </w:r>
      <w:r>
        <w:fldChar w:fldCharType="end"/>
      </w:r>
      <w:r w:rsidRPr="00B8172A">
        <w:t>.</w:t>
      </w:r>
    </w:p>
    <w:p w14:paraId="4EE5C37D" w14:textId="420A1A0E" w:rsidR="00E80315" w:rsidRDefault="00E80315" w:rsidP="00E80315">
      <w:r>
        <w:rPr>
          <w:noProof/>
        </w:rPr>
        <w:lastRenderedPageBreak/>
        <w:drawing>
          <wp:anchor distT="0" distB="0" distL="114300" distR="114300" simplePos="0" relativeHeight="251672576" behindDoc="0" locked="0" layoutInCell="1" allowOverlap="1" wp14:anchorId="0F4D4BEC" wp14:editId="5F00F028">
            <wp:simplePos x="0" y="0"/>
            <wp:positionH relativeFrom="margin">
              <wp:posOffset>1564140</wp:posOffset>
            </wp:positionH>
            <wp:positionV relativeFrom="paragraph">
              <wp:posOffset>79092</wp:posOffset>
            </wp:positionV>
            <wp:extent cx="2438400" cy="2091690"/>
            <wp:effectExtent l="0" t="0" r="0" b="3810"/>
            <wp:wrapTopAndBottom/>
            <wp:docPr id="1457756000" name="Image 1" descr="Résolution spectr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olution spectral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8400" cy="20916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608A06" w14:textId="189657AA" w:rsidR="00E80315" w:rsidRDefault="00E80315" w:rsidP="00E80315">
      <w:pPr>
        <w:pStyle w:val="Lgende"/>
        <w:jc w:val="center"/>
      </w:pPr>
      <w:r>
        <w:t xml:space="preserve">Figure </w:t>
      </w:r>
      <w:r>
        <w:fldChar w:fldCharType="begin"/>
      </w:r>
      <w:r>
        <w:instrText xml:space="preserve"> SEQ Figure \* ARABIC </w:instrText>
      </w:r>
      <w:r>
        <w:fldChar w:fldCharType="separate"/>
      </w:r>
      <w:r>
        <w:rPr>
          <w:noProof/>
        </w:rPr>
        <w:t>7</w:t>
      </w:r>
      <w:r>
        <w:fldChar w:fldCharType="end"/>
      </w:r>
      <w:r>
        <w:t>: La différence entre la résolution spectrale grossière et fine</w:t>
      </w:r>
    </w:p>
    <w:p w14:paraId="2113AB5B" w14:textId="5070C380" w:rsidR="00DD5A25" w:rsidRDefault="00D0288F" w:rsidP="00D0288F">
      <w:pPr>
        <w:pStyle w:val="Titre4"/>
      </w:pPr>
      <w:bookmarkStart w:id="23" w:name="_Toc180053575"/>
      <w:bookmarkStart w:id="24" w:name="_Toc180056849"/>
      <w:r w:rsidRPr="00D0288F">
        <w:t>Résolution temporelle</w:t>
      </w:r>
      <w:bookmarkEnd w:id="23"/>
      <w:bookmarkEnd w:id="24"/>
    </w:p>
    <w:p w14:paraId="3738CF5B" w14:textId="199E829E" w:rsidR="00882EFF" w:rsidRDefault="00315A28" w:rsidP="00882EFF">
      <w:r>
        <w:t>La</w:t>
      </w:r>
      <w:r w:rsidRPr="00315A28">
        <w:t> </w:t>
      </w:r>
      <w:r w:rsidRPr="00315A28">
        <w:rPr>
          <w:b/>
          <w:bCs/>
        </w:rPr>
        <w:t>résolution temporelle</w:t>
      </w:r>
      <w:r w:rsidRPr="00315A28">
        <w:t> correspond à la fréquence de revisite d’un site, c’est-à-dire à la durée de temps nécessaire pour qu’un capteur survole deux fois la même zone</w:t>
      </w:r>
      <w:r>
        <w:fldChar w:fldCharType="begin"/>
      </w:r>
      <w:r w:rsidR="00030674">
        <w:instrText xml:space="preserve"> ADDIN ZOTERO_ITEM CSL_CITATION {"citationID":"bUumI5Tb","properties":{"formattedCitation":"(\\uc0\\u171{}\\uc0\\u160{}T\\uc0\\u233{}l\\uc0\\u233{}d\\uc0\\u233{}tection\\uc0\\u8239{}: th\\uc0\\u233{}orie, missions, donn\\uc0\\u233{}es \\uc0\\u8212{} Documentation Briques de G\\uc0\\u233{}omatique 0.1\\uc0\\u160{}\\uc0\\u187{}, s.\\uc0\\u160{}d.)","plainCitation":"(« Télédétection : théorie, missions, données — Documentation Briques de Géomatique 0.1 », s. d.)","noteIndex":0},"citationItems":[{"id":59,"uris":["http://zotero.org/users/15356092/items/XTF8ZWDU"],"itemData":{"id":59,"type":"webpage","title":"Télédétection : théorie, missions, données — Documentation Briques de Géomatique 0.1","URL":"https://briques-de-geomatique.readthedocs.io/fr/latest/telede-theorie-missions-donnees.html#les-quatre-resolutions-associees-a-un-capteur","accessed":{"date-parts":[["2024",10,12]]}}}],"schema":"https://github.com/citation-style-language/schema/raw/master/csl-citation.json"} </w:instrText>
      </w:r>
      <w:r>
        <w:fldChar w:fldCharType="separate"/>
      </w:r>
      <w:r w:rsidR="00030674" w:rsidRPr="00030674">
        <w:rPr>
          <w:rFonts w:cs="Times New Roman"/>
          <w:kern w:val="0"/>
        </w:rPr>
        <w:t>(</w:t>
      </w:r>
      <w:r w:rsidR="00053C07" w:rsidRPr="00053C07">
        <w:t xml:space="preserve"> </w:t>
      </w:r>
      <w:r w:rsidR="00053C07" w:rsidRPr="00053C07">
        <w:rPr>
          <w:rFonts w:cs="Times New Roman"/>
          <w:kern w:val="0"/>
        </w:rPr>
        <w:t>Passy</w:t>
      </w:r>
      <w:r w:rsidR="00053C07">
        <w:rPr>
          <w:rFonts w:cs="Times New Roman"/>
          <w:kern w:val="0"/>
        </w:rPr>
        <w:t>, 2023</w:t>
      </w:r>
      <w:r w:rsidR="00030674" w:rsidRPr="00030674">
        <w:rPr>
          <w:rFonts w:cs="Times New Roman"/>
          <w:kern w:val="0"/>
        </w:rPr>
        <w:t>)</w:t>
      </w:r>
      <w:r>
        <w:fldChar w:fldCharType="end"/>
      </w:r>
      <w:r w:rsidRPr="00315A28">
        <w:t>.</w:t>
      </w:r>
      <w:r w:rsidR="005953CD" w:rsidRPr="005953CD">
        <w:t xml:space="preserve"> Cette période est généralement de quelques jours. Il faut donc quelques jours à un tel satellite pour qu'il puisse observer de nouveau exactement la même scène à partir du même point dans l'</w:t>
      </w:r>
      <w:r w:rsidR="008E2FF5" w:rsidRPr="005953CD">
        <w:t>espace</w:t>
      </w:r>
      <w:r w:rsidR="008E2FF5">
        <w:t>.</w:t>
      </w:r>
      <w:r w:rsidR="008E2FF5" w:rsidRPr="000542E0">
        <w:t xml:space="preserve"> L’un</w:t>
      </w:r>
      <w:r w:rsidR="000542E0" w:rsidRPr="000542E0">
        <w:t xml:space="preserve"> des grands avantages de la télédétection satellitaire est sa capacité à amasser périodiquement de l'information d'une même région de la Terre </w:t>
      </w:r>
      <w:r w:rsidR="005953CD">
        <w:fldChar w:fldCharType="begin"/>
      </w:r>
      <w:r w:rsidR="00030674">
        <w:instrText xml:space="preserve"> ADDIN ZOTERO_ITEM CSL_CITATION {"citationID":"Ps4ZNSIL","properties":{"formattedCitation":"(\\uc0\\u171{}\\uc0\\u160{}fundamentals_f\\uc0\\u160{}\\uc0\\u187{}, s.\\uc0\\u160{}d.)","plainCitation":"(« fundamentals_f », s. d.)","noteIndex":0},"citationItems":[{"id":22,"uris":["http://zotero.org/users/15356092/items/FCMJKWXD"],"itemData":{"id":22,"type":"document","title":"fundamentals_f"}}],"schema":"https://github.com/citation-style-language/schema/raw/master/csl-citation.json"} </w:instrText>
      </w:r>
      <w:r w:rsidR="005953CD">
        <w:fldChar w:fldCharType="separate"/>
      </w:r>
      <w:r w:rsidR="00030674" w:rsidRPr="00030674">
        <w:rPr>
          <w:rFonts w:cs="Times New Roman"/>
          <w:kern w:val="0"/>
        </w:rPr>
        <w:t>(</w:t>
      </w:r>
      <w:r w:rsidR="007B33B7" w:rsidRPr="007B33B7">
        <w:rPr>
          <w:rFonts w:cs="Times New Roman"/>
          <w:kern w:val="0"/>
        </w:rPr>
        <w:t>Centre canadien de télédétection</w:t>
      </w:r>
      <w:r w:rsidR="007B33B7">
        <w:rPr>
          <w:rFonts w:cs="Times New Roman"/>
          <w:kern w:val="0"/>
        </w:rPr>
        <w:t>,</w:t>
      </w:r>
      <w:r w:rsidR="00053C07">
        <w:rPr>
          <w:rFonts w:cs="Times New Roman"/>
          <w:kern w:val="0"/>
        </w:rPr>
        <w:t xml:space="preserve"> </w:t>
      </w:r>
      <w:r w:rsidR="00053C07" w:rsidRPr="00053C07">
        <w:rPr>
          <w:rFonts w:cs="Times New Roman"/>
          <w:kern w:val="0"/>
        </w:rPr>
        <w:t>1999</w:t>
      </w:r>
      <w:r w:rsidR="007B33B7">
        <w:rPr>
          <w:rFonts w:cs="Times New Roman"/>
          <w:kern w:val="0"/>
        </w:rPr>
        <w:t xml:space="preserve"> </w:t>
      </w:r>
      <w:r w:rsidR="00030674" w:rsidRPr="00030674">
        <w:rPr>
          <w:rFonts w:cs="Times New Roman"/>
          <w:kern w:val="0"/>
        </w:rPr>
        <w:t>)</w:t>
      </w:r>
      <w:r w:rsidR="005953CD">
        <w:fldChar w:fldCharType="end"/>
      </w:r>
      <w:r w:rsidR="005953CD" w:rsidRPr="005953CD">
        <w:t>.</w:t>
      </w:r>
      <w:r w:rsidR="008E2FF5">
        <w:t>Cet aspect est très important dans l’analyse de la dynamique des paysages</w:t>
      </w:r>
      <w:r w:rsidR="002100F5">
        <w:t xml:space="preserve"> a l’</w:t>
      </w:r>
      <w:r w:rsidR="00D80B84">
        <w:t>occurrence</w:t>
      </w:r>
      <w:r w:rsidR="002100F5">
        <w:t xml:space="preserve"> la couverture du sol pour le cas de notre étude</w:t>
      </w:r>
      <w:r w:rsidR="008E2FF5">
        <w:t>.</w:t>
      </w:r>
    </w:p>
    <w:p w14:paraId="470D5F25" w14:textId="5B9F6913" w:rsidR="00BA4009" w:rsidRDefault="00BA4009" w:rsidP="00BA4009">
      <w:pPr>
        <w:pStyle w:val="Titre4"/>
      </w:pPr>
      <w:bookmarkStart w:id="25" w:name="_Toc180053576"/>
      <w:bookmarkStart w:id="26" w:name="_Toc180056850"/>
      <w:r w:rsidRPr="00BA4009">
        <w:t>Résolution radiométrique</w:t>
      </w:r>
      <w:r w:rsidR="002F27B7">
        <w:t xml:space="preserve"> </w:t>
      </w:r>
      <w:r w:rsidR="002F27B7" w:rsidRPr="002F27B7">
        <w:t>ou répétitivité</w:t>
      </w:r>
      <w:bookmarkEnd w:id="25"/>
      <w:bookmarkEnd w:id="26"/>
    </w:p>
    <w:p w14:paraId="7B6E3ACE" w14:textId="7439FECD" w:rsidR="005953CD" w:rsidRDefault="00E54A09" w:rsidP="00882EFF">
      <w:r w:rsidRPr="00E54A09">
        <w:t>La résolution radiométrique fait référence à la capacité d'un capteur à faire la distinction entre différents niveaux d'énergie électromagnétique</w:t>
      </w:r>
      <w:r>
        <w:fldChar w:fldCharType="begin"/>
      </w:r>
      <w:r w:rsidR="00030674">
        <w:instrText xml:space="preserve"> ADDIN ZOTERO_ITEM CSL_CITATION {"citationID":"hSzFpGf1","properties":{"formattedCitation":"(\\uc0\\u171{}\\uc0\\u160{}Qu\\uc0\\u8217{}est-ce que c\\uc0\\u8217{}est\\uc0\\u8239{}: la r\\uc0\\u233{}solution radiom\\uc0\\u233{}trique\\uc0\\u160{}\\uc0\\u187{}, s.\\uc0\\u160{}d.)","plainCitation":"(« Qu’est-ce que c’est : la résolution radiométrique », s. d.)","noteIndex":0},"citationItems":[{"id":63,"uris":["http://zotero.org/users/15356092/items/4RZQXDVJ"],"itemData":{"id":63,"type":"webpage","abstract":"Découvrez ce qu'est : la résolution radiométrique et son importance dans la télédétection et l'analyse des données.","container-title":"LEARN STATISTICS EASILY","language":"fr","title":"Qu'est-ce que c'est : la résolution radiométrique","title-short":"Qu'est-ce que c'est","URL":"https://fr.statisticseasily.com/glossaire/qu%27est-ce-que-la-r%C3%A9solution-radiom%C3%A9trique/","accessed":{"date-parts":[["2024",10,12]]}}}],"schema":"https://github.com/citation-style-language/schema/raw/master/csl-citation.json"} </w:instrText>
      </w:r>
      <w:r>
        <w:fldChar w:fldCharType="separate"/>
      </w:r>
      <w:r w:rsidR="00030674" w:rsidRPr="00030674">
        <w:rPr>
          <w:rFonts w:cs="Times New Roman"/>
          <w:kern w:val="0"/>
        </w:rPr>
        <w:t>(</w:t>
      </w:r>
      <w:r w:rsidR="00E80315" w:rsidRPr="00E80315">
        <w:rPr>
          <w:rFonts w:cs="Times New Roman"/>
          <w:kern w:val="0"/>
        </w:rPr>
        <w:t xml:space="preserve"> </w:t>
      </w:r>
      <w:r w:rsidR="00E80315" w:rsidRPr="00750B43">
        <w:rPr>
          <w:rFonts w:cs="Times New Roman"/>
          <w:kern w:val="0"/>
        </w:rPr>
        <w:t>GeoBretagne</w:t>
      </w:r>
      <w:r w:rsidR="00E80315">
        <w:rPr>
          <w:rFonts w:cs="Times New Roman"/>
          <w:kern w:val="0"/>
        </w:rPr>
        <w:t xml:space="preserve"> ,</w:t>
      </w:r>
      <w:r w:rsidR="00E80315" w:rsidRPr="00030674">
        <w:rPr>
          <w:rFonts w:cs="Times New Roman"/>
          <w:kern w:val="0"/>
        </w:rPr>
        <w:t xml:space="preserve"> 2019</w:t>
      </w:r>
      <w:r w:rsidR="00030674" w:rsidRPr="00030674">
        <w:rPr>
          <w:rFonts w:cs="Times New Roman"/>
          <w:kern w:val="0"/>
        </w:rPr>
        <w:t>.)</w:t>
      </w:r>
      <w:r>
        <w:fldChar w:fldCharType="end"/>
      </w:r>
      <w:r w:rsidRPr="00E54A09">
        <w:t>.</w:t>
      </w:r>
    </w:p>
    <w:p w14:paraId="6B51B675" w14:textId="2A6DB09E" w:rsidR="00E80315" w:rsidRDefault="00E80315" w:rsidP="00882EFF">
      <w:r w:rsidRPr="00E54A09">
        <w:t>La résolution radiométrique fait référence à la plage dynamique, c'est-à-dire à la gamme des longueurs d'onde à l'intérieur de laquelle un capteur est sensible</w:t>
      </w:r>
      <w:r>
        <w:t xml:space="preserve"> (</w:t>
      </w:r>
      <w:r w:rsidRPr="00D709E5">
        <w:rPr>
          <w:b/>
          <w:bCs/>
        </w:rPr>
        <w:t>figure 8</w:t>
      </w:r>
      <w:r>
        <w:t>)</w:t>
      </w:r>
      <w:r w:rsidRPr="00E54A09">
        <w:t>. La gamme dynamique de la plupart des données satellitaires est de 7 bits ou 128 niveaux d'intensité (Landsat MSS, IRS), ou 256 niveaux (8 bits) pour Landsat TM, ETM</w:t>
      </w:r>
      <w:r>
        <w:fldChar w:fldCharType="begin"/>
      </w:r>
      <w:r>
        <w:instrText xml:space="preserve"> ADDIN ZOTERO_ITEM CSL_CITATION {"citationID":"2jpug6lw","properties":{"formattedCitation":"(\\uc0\\u171{}\\uc0\\u160{}D\\uc0\\u233{}finition: R\\uc0\\u233{}solution radiom\\uc0\\u233{}trique\\uc0\\u160{}\\uc0\\u187{}, s.\\uc0\\u160{}d.)","plainCitation":"(« Définition: Résolution radiométrique », s. d.)","noteIndex":0},"citationItems":[{"id":64,"uris":["http://zotero.org/users/15356092/items/JRSIGKF7"],"itemData":{"id":64,"type":"webpage","abstract":"La résolution radiométrique fait référence à la plage dynamique, c'est-à-dire à la gamme des longueurs d'onde à l'intérieur de laquelle un ...","container-title":"www.tarifdouanier.eu","language":"fr","title":"Définition: Résolution radiométrique","title-short":"Définition","URL":"https://www.tarifdouanier.eu/info/abreviations/3267","accessed":{"date-parts":[["2024",10,12]]}}}],"schema":"https://github.com/citation-style-language/schema/raw/master/csl-citation.json"} </w:instrText>
      </w:r>
      <w:r>
        <w:fldChar w:fldCharType="separate"/>
      </w:r>
      <w:r w:rsidRPr="00030674">
        <w:rPr>
          <w:rFonts w:cs="Times New Roman"/>
          <w:kern w:val="0"/>
        </w:rPr>
        <w:t>(</w:t>
      </w:r>
      <w:r w:rsidR="00016F50" w:rsidRPr="00016F50">
        <w:t xml:space="preserve"> </w:t>
      </w:r>
      <w:r w:rsidR="00016F50" w:rsidRPr="00016F50">
        <w:rPr>
          <w:rFonts w:cs="Times New Roman"/>
          <w:kern w:val="0"/>
        </w:rPr>
        <w:t>Eurostat</w:t>
      </w:r>
      <w:r w:rsidR="00016F50">
        <w:rPr>
          <w:rFonts w:cs="Times New Roman"/>
          <w:kern w:val="0"/>
        </w:rPr>
        <w:t>, 2000</w:t>
      </w:r>
      <w:r w:rsidRPr="00030674">
        <w:rPr>
          <w:rFonts w:cs="Times New Roman"/>
          <w:kern w:val="0"/>
        </w:rPr>
        <w:t>)</w:t>
      </w:r>
      <w:r>
        <w:fldChar w:fldCharType="end"/>
      </w:r>
    </w:p>
    <w:p w14:paraId="4686395A" w14:textId="08721097" w:rsidR="008B7301" w:rsidRDefault="00E54A09" w:rsidP="00E54A09">
      <w:r w:rsidRPr="00E54A09">
        <w:t>.</w:t>
      </w:r>
    </w:p>
    <w:p w14:paraId="7309817B" w14:textId="7CF05B9D" w:rsidR="00B27C9A" w:rsidRDefault="00B27C9A" w:rsidP="00E54A09"/>
    <w:p w14:paraId="61C6A651" w14:textId="1AF316FF" w:rsidR="00510BE5" w:rsidRDefault="00E80315" w:rsidP="00B27C9A">
      <w:pPr>
        <w:pStyle w:val="Lgende"/>
      </w:pPr>
      <w:r w:rsidRPr="00B27C9A">
        <w:rPr>
          <w:noProof/>
        </w:rPr>
        <w:lastRenderedPageBreak/>
        <w:drawing>
          <wp:anchor distT="0" distB="0" distL="114300" distR="114300" simplePos="0" relativeHeight="251671552" behindDoc="1" locked="0" layoutInCell="1" allowOverlap="1" wp14:anchorId="3EEE7E2C" wp14:editId="7C274863">
            <wp:simplePos x="0" y="0"/>
            <wp:positionH relativeFrom="column">
              <wp:posOffset>324985</wp:posOffset>
            </wp:positionH>
            <wp:positionV relativeFrom="paragraph">
              <wp:posOffset>218602</wp:posOffset>
            </wp:positionV>
            <wp:extent cx="5058383" cy="4468238"/>
            <wp:effectExtent l="0" t="0" r="9525" b="8890"/>
            <wp:wrapTight wrapText="bothSides">
              <wp:wrapPolygon edited="0">
                <wp:start x="0" y="0"/>
                <wp:lineTo x="0" y="21551"/>
                <wp:lineTo x="21559" y="21551"/>
                <wp:lineTo x="21559" y="0"/>
                <wp:lineTo x="0" y="0"/>
              </wp:wrapPolygon>
            </wp:wrapTight>
            <wp:docPr id="646557219" name="Image 1" descr="Une image contenant texte, capture d’écran, carte,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57219" name="Image 1" descr="Une image contenant texte, capture d’écran, carte, noir et blanc&#10;&#10;Description générée automatiquement"/>
                    <pic:cNvPicPr/>
                  </pic:nvPicPr>
                  <pic:blipFill>
                    <a:blip r:embed="rId16">
                      <a:extLst>
                        <a:ext uri="{28A0092B-C50C-407E-A947-70E740481C1C}">
                          <a14:useLocalDpi xmlns:a14="http://schemas.microsoft.com/office/drawing/2010/main" val="0"/>
                        </a:ext>
                      </a:extLst>
                    </a:blip>
                    <a:stretch>
                      <a:fillRect/>
                    </a:stretch>
                  </pic:blipFill>
                  <pic:spPr>
                    <a:xfrm>
                      <a:off x="0" y="0"/>
                      <a:ext cx="5058383" cy="4468238"/>
                    </a:xfrm>
                    <a:prstGeom prst="rect">
                      <a:avLst/>
                    </a:prstGeom>
                  </pic:spPr>
                </pic:pic>
              </a:graphicData>
            </a:graphic>
          </wp:anchor>
        </w:drawing>
      </w:r>
    </w:p>
    <w:p w14:paraId="18043414" w14:textId="77777777" w:rsidR="00E80315" w:rsidRDefault="00E80315" w:rsidP="002456D9">
      <w:pPr>
        <w:pStyle w:val="Lgende"/>
      </w:pPr>
    </w:p>
    <w:p w14:paraId="05C04B49" w14:textId="77777777" w:rsidR="00E80315" w:rsidRDefault="00E80315" w:rsidP="002456D9">
      <w:pPr>
        <w:pStyle w:val="Lgende"/>
      </w:pPr>
    </w:p>
    <w:p w14:paraId="662418FF" w14:textId="77777777" w:rsidR="00E80315" w:rsidRDefault="00E80315" w:rsidP="002456D9">
      <w:pPr>
        <w:pStyle w:val="Lgende"/>
      </w:pPr>
    </w:p>
    <w:p w14:paraId="5290712E" w14:textId="77777777" w:rsidR="00E80315" w:rsidRDefault="00E80315" w:rsidP="002456D9">
      <w:pPr>
        <w:pStyle w:val="Lgende"/>
      </w:pPr>
    </w:p>
    <w:p w14:paraId="257A3058" w14:textId="77777777" w:rsidR="00E80315" w:rsidRDefault="00E80315" w:rsidP="002456D9">
      <w:pPr>
        <w:pStyle w:val="Lgende"/>
      </w:pPr>
    </w:p>
    <w:p w14:paraId="5109C5CF" w14:textId="7EF66C83" w:rsidR="00053C07" w:rsidRPr="00053C07" w:rsidRDefault="00B27C9A" w:rsidP="00053C07">
      <w:pPr>
        <w:pStyle w:val="Lgende"/>
      </w:pPr>
      <w:r>
        <w:t xml:space="preserve">Figure </w:t>
      </w:r>
      <w:r>
        <w:fldChar w:fldCharType="begin"/>
      </w:r>
      <w:r>
        <w:instrText xml:space="preserve"> SEQ Figure \* ARABIC </w:instrText>
      </w:r>
      <w:r>
        <w:fldChar w:fldCharType="separate"/>
      </w:r>
      <w:r>
        <w:rPr>
          <w:noProof/>
        </w:rPr>
        <w:t>8</w:t>
      </w:r>
      <w:r>
        <w:fldChar w:fldCharType="end"/>
      </w:r>
      <w:r>
        <w:t xml:space="preserve">: </w:t>
      </w:r>
      <w:r w:rsidRPr="00386857">
        <w:t xml:space="preserve">Influence de la Quantification Radiométrique sur les Images </w:t>
      </w:r>
      <w:r w:rsidR="007416B1" w:rsidRPr="00386857">
        <w:t>Satellitaires</w:t>
      </w:r>
      <w:r w:rsidR="007416B1">
        <w:t xml:space="preserve"> (</w:t>
      </w:r>
      <w:r>
        <w:t xml:space="preserve">source = </w:t>
      </w:r>
      <w:hyperlink r:id="rId17" w:history="1">
        <w:r w:rsidR="00510BE5" w:rsidRPr="00B8652F">
          <w:rPr>
            <w:rStyle w:val="Lienhypertexte"/>
          </w:rPr>
          <w:t>http://www.nasa.gov/connect/ebooks/earth_art_detail.html</w:t>
        </w:r>
      </w:hyperlink>
      <w:r>
        <w:t>)</w:t>
      </w:r>
    </w:p>
    <w:p w14:paraId="751A56E0" w14:textId="18D3C39A" w:rsidR="00710F79" w:rsidRDefault="008B7301" w:rsidP="00E95B0D">
      <w:pPr>
        <w:pStyle w:val="Titre3"/>
      </w:pPr>
      <w:bookmarkStart w:id="27" w:name="_Toc180053577"/>
      <w:bookmarkStart w:id="28" w:name="_Toc180056851"/>
      <w:r w:rsidRPr="008B7301">
        <w:t>Traitement numérique des images</w:t>
      </w:r>
      <w:bookmarkEnd w:id="27"/>
      <w:bookmarkEnd w:id="28"/>
    </w:p>
    <w:p w14:paraId="11E27FF9" w14:textId="666EBF8D" w:rsidR="008B7301" w:rsidRDefault="008B7301" w:rsidP="00E95B0D">
      <w:r w:rsidRPr="008B7301">
        <w:t>La plupart des données de télédétection étant enregistrées au format numérique, presque toutes les interprétations et analyses d’images requièrent une partie de traitement numérique. Rares sont les données directement exploitables</w:t>
      </w:r>
      <w:r w:rsidR="00F71575">
        <w:fldChar w:fldCharType="begin"/>
      </w:r>
      <w:r w:rsidR="00030674">
        <w:instrText xml:space="preserve"> ADDIN ZOTERO_ITEM CSL_CITATION {"citationID":"nlXov2p3","properties":{"formattedCitation":"(\\uc0\\u171{}\\uc0\\u160{}3db72830-b117-46d5-a5f4-1c8d76da1eaf.pdf\\uc0\\u160{}\\uc0\\u187{}, s.\\uc0\\u160{}d.)","plainCitation":"(« 3db72830-b117-46d5-a5f4-1c8d76da1eaf.pdf », s. d.)","noteIndex":0},"citationItems":[{"id":66,"uris":["http://zotero.org/users/15356092/items/P6IV3BD8"],"itemData":{"id":66,"type":"document","title":"3db72830-b117-46d5-a5f4-1c8d76da1eaf.pdf","URL":"https://ec.europa.eu/eurostat/documents/3859598/5854893/KS-34-00-407-FR.PDF/3db72830-b117-46d5-a5f4-1c8d76da1eaf?version=1.0","accessed":{"date-parts":[["2024",10,12]]}}}],"schema":"https://github.com/citation-style-language/schema/raw/master/csl-citation.json"} </w:instrText>
      </w:r>
      <w:r w:rsidR="00F71575">
        <w:fldChar w:fldCharType="separate"/>
      </w:r>
      <w:r w:rsidR="00030674" w:rsidRPr="00030674">
        <w:rPr>
          <w:rFonts w:cs="Times New Roman"/>
          <w:kern w:val="0"/>
        </w:rPr>
        <w:t>(</w:t>
      </w:r>
      <w:r w:rsidR="00BF1EF3" w:rsidRPr="00BF1EF3">
        <w:t xml:space="preserve"> </w:t>
      </w:r>
      <w:r w:rsidR="00BF1EF3" w:rsidRPr="00BF1EF3">
        <w:rPr>
          <w:rFonts w:cs="Times New Roman"/>
          <w:kern w:val="0"/>
        </w:rPr>
        <w:t>CROI,</w:t>
      </w:r>
      <w:r w:rsidR="00256B9B">
        <w:rPr>
          <w:rFonts w:cs="Times New Roman"/>
          <w:kern w:val="0"/>
        </w:rPr>
        <w:t xml:space="preserve"> </w:t>
      </w:r>
      <w:r w:rsidR="00BF1EF3" w:rsidRPr="00BF1EF3">
        <w:rPr>
          <w:rFonts w:cs="Times New Roman"/>
          <w:kern w:val="0"/>
        </w:rPr>
        <w:t>1999</w:t>
      </w:r>
      <w:r w:rsidR="00030674" w:rsidRPr="00030674">
        <w:rPr>
          <w:rFonts w:cs="Times New Roman"/>
          <w:kern w:val="0"/>
        </w:rPr>
        <w:t>)</w:t>
      </w:r>
      <w:r w:rsidR="00F71575">
        <w:fldChar w:fldCharType="end"/>
      </w:r>
      <w:r w:rsidRPr="008B7301">
        <w:t>. Plusieurs opérations de pré-traitement des images sont requises avant la phase d’analyse :</w:t>
      </w:r>
    </w:p>
    <w:p w14:paraId="2C4ABDCF" w14:textId="040D6B85" w:rsidR="008B7301" w:rsidRDefault="008B7301" w:rsidP="008B7301">
      <w:pPr>
        <w:pStyle w:val="Paragraphedeliste"/>
        <w:numPr>
          <w:ilvl w:val="0"/>
          <w:numId w:val="9"/>
        </w:numPr>
      </w:pPr>
      <w:r w:rsidRPr="008B7301">
        <w:t xml:space="preserve">Correction radiométrique </w:t>
      </w:r>
    </w:p>
    <w:p w14:paraId="7366E3C7" w14:textId="351212D7" w:rsidR="008B7301" w:rsidRDefault="008B7301" w:rsidP="008B7301">
      <w:pPr>
        <w:pStyle w:val="Paragraphedeliste"/>
        <w:numPr>
          <w:ilvl w:val="0"/>
          <w:numId w:val="9"/>
        </w:numPr>
      </w:pPr>
      <w:r w:rsidRPr="008B7301">
        <w:t xml:space="preserve">Correction géométrique </w:t>
      </w:r>
    </w:p>
    <w:p w14:paraId="0BB31696" w14:textId="61FDAD3B" w:rsidR="009E3EFF" w:rsidRDefault="008B7301" w:rsidP="009E3EFF">
      <w:pPr>
        <w:pStyle w:val="Paragraphedeliste"/>
        <w:numPr>
          <w:ilvl w:val="0"/>
          <w:numId w:val="9"/>
        </w:numPr>
      </w:pPr>
      <w:r w:rsidRPr="008B7301">
        <w:t>Rehaussement de l’image</w:t>
      </w:r>
    </w:p>
    <w:p w14:paraId="7985AA2C" w14:textId="7C185393" w:rsidR="009E3EFF" w:rsidRDefault="009E3EFF" w:rsidP="009E3EFF">
      <w:r w:rsidRPr="009E3EFF">
        <w:t>Les corrections radiométriques sont nécessaires en raison des irrégularités du capteur et des perturbations atmosphériques. Un traitement est également requis pour pouvoir calculer des unités physiques (comme le rayonnement réfléchi ou émis). En particulier, la radiométrie doit être examinée avec soin quand des données de télédétection sont utilisées à des fins de surveillance.</w:t>
      </w:r>
    </w:p>
    <w:p w14:paraId="09868DBE" w14:textId="544AAAC1" w:rsidR="00747E89" w:rsidRDefault="00747E89" w:rsidP="00747E89">
      <w:pPr>
        <w:pStyle w:val="Titre3"/>
      </w:pPr>
      <w:bookmarkStart w:id="29" w:name="_Toc180053578"/>
      <w:bookmarkStart w:id="30" w:name="_Toc180056852"/>
      <w:r w:rsidRPr="00747E89">
        <w:lastRenderedPageBreak/>
        <w:t>Analyse d’image</w:t>
      </w:r>
      <w:bookmarkEnd w:id="29"/>
      <w:bookmarkEnd w:id="30"/>
    </w:p>
    <w:p w14:paraId="7770F339" w14:textId="30210E77" w:rsidR="00B56B93" w:rsidRDefault="00B56B93" w:rsidP="00747E89">
      <w:r w:rsidRPr="00B56B93">
        <w:t xml:space="preserve">Pour tirer avantage des données de télédétection, il faut être </w:t>
      </w:r>
      <w:r w:rsidR="00AB504B">
        <w:t>e</w:t>
      </w:r>
      <w:r w:rsidRPr="00B56B93">
        <w:t xml:space="preserve">n mesure d'extraire de </w:t>
      </w:r>
      <w:r w:rsidRPr="00AB504B">
        <w:rPr>
          <w:b/>
          <w:bCs/>
        </w:rPr>
        <w:t>l'information significative</w:t>
      </w:r>
      <w:r w:rsidRPr="00B56B93">
        <w:t xml:space="preserve"> de l'imagerie. C'est le sujet discuté dans ce chapitre</w:t>
      </w:r>
      <w:r>
        <w:t>.</w:t>
      </w:r>
    </w:p>
    <w:p w14:paraId="709E4D21" w14:textId="068FC8F5" w:rsidR="00231A93" w:rsidRPr="00747E89" w:rsidRDefault="00747E89" w:rsidP="00747E89">
      <w:r w:rsidRPr="00747E89">
        <w:t>L’interprétation et l’analyse de l’imagerie de télédétection ont pour but d’identifier et de mesurer différentes cibles dans une image pour pouvoir en extraire l’information utile. En télédétection, une cible est définie comme étant toute structure ou objet observable dans une image</w:t>
      </w:r>
      <w:r>
        <w:fldChar w:fldCharType="begin"/>
      </w:r>
      <w:r w:rsidR="00030674">
        <w:instrText xml:space="preserve"> ADDIN ZOTERO_ITEM CSL_CITATION {"citationID":"WRMfGGXj","properties":{"formattedCitation":"(\\uc0\\u171{}\\uc0\\u160{}fundamentals_f\\uc0\\u160{}\\uc0\\u187{}, s.\\uc0\\u160{}d.)","plainCitation":"(« fundamentals_f », s. d.)","noteIndex":0},"citationItems":[{"id":22,"uris":["http://zotero.org/users/15356092/items/FCMJKWXD"],"itemData":{"id":22,"type":"document","title":"fundamentals_f"}}],"schema":"https://github.com/citation-style-language/schema/raw/master/csl-citation.json"} </w:instrText>
      </w:r>
      <w:r>
        <w:fldChar w:fldCharType="separate"/>
      </w:r>
      <w:r w:rsidR="00030674" w:rsidRPr="00030674">
        <w:rPr>
          <w:rFonts w:cs="Times New Roman"/>
          <w:kern w:val="0"/>
        </w:rPr>
        <w:t>(</w:t>
      </w:r>
      <w:r w:rsidR="00C86030" w:rsidRPr="00030674">
        <w:rPr>
          <w:rFonts w:cs="Times New Roman"/>
          <w:kern w:val="0"/>
        </w:rPr>
        <w:t>(</w:t>
      </w:r>
      <w:r w:rsidR="00C86030" w:rsidRPr="007B33B7">
        <w:rPr>
          <w:rFonts w:cs="Times New Roman"/>
          <w:kern w:val="0"/>
        </w:rPr>
        <w:t>Centre canadien de télédétection</w:t>
      </w:r>
      <w:r w:rsidR="00C86030">
        <w:rPr>
          <w:rFonts w:cs="Times New Roman"/>
          <w:kern w:val="0"/>
        </w:rPr>
        <w:t xml:space="preserve">, </w:t>
      </w:r>
      <w:r w:rsidR="00C86030" w:rsidRPr="00053C07">
        <w:rPr>
          <w:rFonts w:cs="Times New Roman"/>
          <w:kern w:val="0"/>
        </w:rPr>
        <w:t>1999</w:t>
      </w:r>
      <w:r w:rsidR="00030674" w:rsidRPr="00030674">
        <w:rPr>
          <w:rFonts w:cs="Times New Roman"/>
          <w:kern w:val="0"/>
        </w:rPr>
        <w:t>)</w:t>
      </w:r>
      <w:r>
        <w:fldChar w:fldCharType="end"/>
      </w:r>
      <w:r w:rsidRPr="00747E89">
        <w:t>. La cible doit être distinctive aux niveaux spatial et spectral, c’est-à-dire qu’elle doit contraster avec les structures avoisinantes. L’analyse de l’image est visuelle (analyse d’image analogique, telle qu’une interprétation visuelle) et/ou numérique</w:t>
      </w:r>
      <w:r>
        <w:fldChar w:fldCharType="begin"/>
      </w:r>
      <w:r w:rsidR="00030674">
        <w:instrText xml:space="preserve"> ADDIN ZOTERO_ITEM CSL_CITATION {"citationID":"kyhwo5Dv","properties":{"formattedCitation":"(\\uc0\\u171{}\\uc0\\u160{}3db72830-b117-46d5-a5f4-1c8d76da1eaf.pdf\\uc0\\u160{}\\uc0\\u187{}, s.\\uc0\\u160{}d.)","plainCitation":"(« 3db72830-b117-46d5-a5f4-1c8d76da1eaf.pdf », s. d.)","noteIndex":0},"citationItems":[{"id":66,"uris":["http://zotero.org/users/15356092/items/P6IV3BD8"],"itemData":{"id":66,"type":"document","title":"3db72830-b117-46d5-a5f4-1c8d76da1eaf.pdf","URL":"https://ec.europa.eu/eurostat/documents/3859598/5854893/KS-34-00-407-FR.PDF/3db72830-b117-46d5-a5f4-1c8d76da1eaf?version=1.0","accessed":{"date-parts":[["2024",10,12]]}}}],"schema":"https://github.com/citation-style-language/schema/raw/master/csl-citation.json"} </w:instrText>
      </w:r>
      <w:r>
        <w:fldChar w:fldCharType="separate"/>
      </w:r>
      <w:r w:rsidR="00030674" w:rsidRPr="00030674">
        <w:rPr>
          <w:rFonts w:cs="Times New Roman"/>
          <w:kern w:val="0"/>
        </w:rPr>
        <w:t>(</w:t>
      </w:r>
      <w:r w:rsidR="006844AF" w:rsidRPr="00BF1EF3">
        <w:rPr>
          <w:rFonts w:cs="Times New Roman"/>
          <w:kern w:val="0"/>
        </w:rPr>
        <w:t>CROI,</w:t>
      </w:r>
      <w:r w:rsidR="006844AF">
        <w:rPr>
          <w:rFonts w:cs="Times New Roman"/>
          <w:kern w:val="0"/>
        </w:rPr>
        <w:t xml:space="preserve"> </w:t>
      </w:r>
      <w:r w:rsidR="006844AF" w:rsidRPr="00BF1EF3">
        <w:rPr>
          <w:rFonts w:cs="Times New Roman"/>
          <w:kern w:val="0"/>
        </w:rPr>
        <w:t>1999</w:t>
      </w:r>
      <w:r w:rsidR="00030674" w:rsidRPr="00030674">
        <w:rPr>
          <w:rFonts w:cs="Times New Roman"/>
          <w:kern w:val="0"/>
        </w:rPr>
        <w:t>)</w:t>
      </w:r>
      <w:r>
        <w:fldChar w:fldCharType="end"/>
      </w:r>
      <w:r w:rsidRPr="00747E89">
        <w:t>.</w:t>
      </w:r>
    </w:p>
    <w:p w14:paraId="25E4BCB6" w14:textId="370DBFDA" w:rsidR="00710F79" w:rsidRDefault="00DD570E" w:rsidP="001726F8">
      <w:pPr>
        <w:pStyle w:val="Titre2"/>
      </w:pPr>
      <w:bookmarkStart w:id="31" w:name="_Toc180053579"/>
      <w:bookmarkStart w:id="32" w:name="_Toc180056853"/>
      <w:r>
        <w:t>Les indices spectraux</w:t>
      </w:r>
      <w:bookmarkEnd w:id="31"/>
      <w:bookmarkEnd w:id="32"/>
    </w:p>
    <w:p w14:paraId="4A8AE07E" w14:textId="5AE96417" w:rsidR="009D66E9" w:rsidRPr="009D66E9" w:rsidRDefault="009D66E9" w:rsidP="009D66E9">
      <w:r w:rsidRPr="009D66E9">
        <w:t>Un indice spectral est une équation mathématique qui est appliquée sur les différentes bandes spectrales d’une image par pixel</w:t>
      </w:r>
      <w:r>
        <w:fldChar w:fldCharType="begin"/>
      </w:r>
      <w:r w:rsidR="00030674">
        <w:instrText xml:space="preserve"> ADDIN ZOTERO_ITEM CSL_CITATION {"citationID":"IcqilyQF","properties":{"formattedCitation":"(\\uc0\\u171{}\\uc0\\u160{}Spectral Indices in Remote Sensing and How to Interpret Them\\uc0\\u160{}\\uc0\\u187{}, s.\\uc0\\u160{}d.)","plainCitation":"(« Spectral Indices in Remote Sensing and How to Interpret Them », s. d.)","noteIndex":0},"citationItems":[{"id":81,"uris":["http://zotero.org/users/15356092/items/Q79ICBBF"],"itemData":{"id":81,"type":"webpage","abstract":"What is a spectral index?\nA spectral index is a mathematical equation that is applied on the various spectral bands of an image per pixel.","container-title":"GIS and Earth Observation University","language":"en","title":"Spectral Indices in Remote Sensing and how to interpret them","URL":"https://www.geo.university/pages/spectral-indices-in-remote-sensing-and-how-to-interpret-them","accessed":{"date-parts":[["2024",10,17]]}}}],"schema":"https://github.com/citation-style-language/schema/raw/master/csl-citation.json"} </w:instrText>
      </w:r>
      <w:r>
        <w:fldChar w:fldCharType="separate"/>
      </w:r>
      <w:r w:rsidR="00030674" w:rsidRPr="00030674">
        <w:rPr>
          <w:rFonts w:cs="Times New Roman"/>
          <w:kern w:val="0"/>
        </w:rPr>
        <w:t>(</w:t>
      </w:r>
      <w:r w:rsidR="00C86030" w:rsidRPr="00C86030">
        <w:rPr>
          <w:rFonts w:cs="Times New Roman"/>
          <w:kern w:val="0"/>
        </w:rPr>
        <w:t>Dimitris</w:t>
      </w:r>
      <w:r w:rsidR="00C86030">
        <w:rPr>
          <w:rFonts w:cs="Times New Roman"/>
          <w:kern w:val="0"/>
        </w:rPr>
        <w:t>, 2024</w:t>
      </w:r>
      <w:r w:rsidR="00030674" w:rsidRPr="00030674">
        <w:rPr>
          <w:rFonts w:cs="Times New Roman"/>
          <w:kern w:val="0"/>
        </w:rPr>
        <w:t>)</w:t>
      </w:r>
      <w:r>
        <w:fldChar w:fldCharType="end"/>
      </w:r>
      <w:r w:rsidRPr="009D66E9">
        <w:t>.</w:t>
      </w:r>
    </w:p>
    <w:p w14:paraId="4D6CAE16" w14:textId="085F36D7" w:rsidR="00710F79" w:rsidRDefault="008331B4" w:rsidP="00E95B0D">
      <w:r>
        <w:t>En ayant les images satellitaires on peut dériver un certain nombre de produit a l’occurrence les indices spectrales. Dans cette partie on va s’intéresser les principaux indices utilisés pour mettre en évidence les types d’occupation du sol</w:t>
      </w:r>
      <w:r w:rsidR="004221DE">
        <w:t>.</w:t>
      </w:r>
    </w:p>
    <w:p w14:paraId="0450D41F" w14:textId="0C80ECA4" w:rsidR="00D84FD1" w:rsidRDefault="00D84FD1" w:rsidP="00E95B0D">
      <w:r w:rsidRPr="00D84FD1">
        <w:t>Les indices font parties des méthodes de traitement que l’on appelle les transformations multispectrales. Ils consistent à convertir les luminances mesurées au niveau du capteur satellitaire en grandeurs ayant une signiﬁcation dans le domaine de l’environnement. Basés sur le caractère multispectral des</w:t>
      </w:r>
      <w:r>
        <w:t xml:space="preserve"> </w:t>
      </w:r>
      <w:r w:rsidRPr="00D84FD1">
        <w:t>données satellitaires, ils permettent de décrire l’état d’un phénomène</w:t>
      </w:r>
      <w:r>
        <w:fldChar w:fldCharType="begin"/>
      </w:r>
      <w:r w:rsidR="00030674">
        <w:instrText xml:space="preserve"> ADDIN ZOTERO_ITEM CSL_CITATION {"citationID":"RCcWpV6h","properties":{"formattedCitation":"(\\uc0\\u171{}\\uc0\\u160{}Calcul des indices spectraux - M\\uc0\\u233{}thodes de traitement des images satellites\\uc0\\u160{}\\uc0\\u187{}, s.\\uc0\\u160{}d.)","plainCitation":"(« Calcul des indices spectraux - Méthodes de traitement des images satellites », s. d.)","noteIndex":0},"citationItems":[{"id":47,"uris":["http://zotero.org/users/15356092/items/RCR25GFD"],"itemData":{"id":47,"type":"webpage","abstract":"Calcul des indices spectraux - Méthodes de traitement des images satellites","language":"fr","title":"Calcul des indices spectraux - Méthodes de traitement des images satellites","URL":"https://123dok.net/article/calcul-indices-spectraux-m%C3%A9thodes-traitement-images-satellites.q5me777y","accessed":{"date-parts":[["2024",10,11]]}}}],"schema":"https://github.com/citation-style-language/schema/raw/master/csl-citation.json"} </w:instrText>
      </w:r>
      <w:r>
        <w:fldChar w:fldCharType="separate"/>
      </w:r>
      <w:r w:rsidR="00030674" w:rsidRPr="00030674">
        <w:rPr>
          <w:rFonts w:cs="Times New Roman"/>
          <w:kern w:val="0"/>
        </w:rPr>
        <w:t>(</w:t>
      </w:r>
      <w:r w:rsidR="00BD2905" w:rsidRPr="00BD2905">
        <w:rPr>
          <w:rFonts w:cs="Times New Roman"/>
          <w:kern w:val="0"/>
        </w:rPr>
        <w:t>Taconet P., 2019</w:t>
      </w:r>
      <w:r w:rsidR="00030674" w:rsidRPr="00030674">
        <w:rPr>
          <w:rFonts w:cs="Times New Roman"/>
          <w:kern w:val="0"/>
        </w:rPr>
        <w:t>)</w:t>
      </w:r>
      <w:r>
        <w:fldChar w:fldCharType="end"/>
      </w:r>
      <w:r w:rsidRPr="00D84FD1">
        <w:t>.</w:t>
      </w:r>
      <w:r w:rsidR="007052C5" w:rsidRPr="007052C5">
        <w:t xml:space="preserve"> Les indices sont obtenus à partir d’équations appliquées à la valeur des pixels dans de bandes d</w:t>
      </w:r>
      <w:r w:rsidR="005E18BF">
        <w:t>ifférentes</w:t>
      </w:r>
      <w:r w:rsidR="007052C5" w:rsidRPr="007052C5">
        <w:t xml:space="preserve">, dans le but de tirer proﬁt des particularités du comportement radiométrique de </w:t>
      </w:r>
      <w:r w:rsidR="00CB20FF" w:rsidRPr="007052C5">
        <w:t>d</w:t>
      </w:r>
      <w:r w:rsidR="00CB20FF">
        <w:t>ifférents</w:t>
      </w:r>
      <w:r w:rsidR="007052C5" w:rsidRPr="007052C5">
        <w:t xml:space="preserve"> types d’objets</w:t>
      </w:r>
      <w:r w:rsidR="007052C5">
        <w:fldChar w:fldCharType="begin"/>
      </w:r>
      <w:r w:rsidR="00030674">
        <w:instrText xml:space="preserve"> ADDIN ZOTERO_ITEM CSL_CITATION {"citationID":"OqDUnSrI","properties":{"formattedCitation":"(\\uc0\\u171{}\\uc0\\u160{}(PDF) Polymorphisme de Plasmodium falciparum et mutations des g\\uc0\\u232{}nes de r\\uc0\\u233{}sistance Pfcrt et Pfmdr1 dans la zone de Nanoro, Burkina Faso\\uc0\\u160{}\\uc0\\u187{}, s.\\uc0\\u160{}d.)","plainCitation":"(« (PDF) Polymorphisme de Plasmodium falciparum et mutations des gènes de résistance Pfcrt et Pfmdr1 dans la zone de Nanoro, Burkina Faso », s. d.)","noteIndex":0},"citationItems":[{"id":79,"uris":["http://zotero.org/users/15356092/items/3KE6GI3I"],"itemData":{"id":79,"type":"webpage","title":"(PDF) Polymorphisme de Plasmodium falciparum et mutations des gènes de résistance Pfcrt et Pfmdr1 dans la zone de Nanoro, Burkina Faso","URL":"https://www.researchgate.net/publication/352304049_Polymorphisme_de_Plasmodium_falciparum_et_mutations_des_genes_de_resistance_Pfcrt_et_Pfmdr1_dans_la_zone_de_Nanoro_Burkina_Faso","accessed":{"date-parts":[["2024",10,16]]}}}],"schema":"https://github.com/citation-style-language/schema/raw/master/csl-citation.json"} </w:instrText>
      </w:r>
      <w:r w:rsidR="007052C5">
        <w:fldChar w:fldCharType="separate"/>
      </w:r>
      <w:r w:rsidR="00030674" w:rsidRPr="00030674">
        <w:rPr>
          <w:rFonts w:cs="Times New Roman"/>
          <w:kern w:val="0"/>
        </w:rPr>
        <w:t>(</w:t>
      </w:r>
      <w:r w:rsidR="00A736DE" w:rsidRPr="00A736DE">
        <w:rPr>
          <w:rFonts w:cs="Times New Roman"/>
          <w:kern w:val="0"/>
        </w:rPr>
        <w:t>Sondo</w:t>
      </w:r>
      <w:r w:rsidR="00A736DE">
        <w:rPr>
          <w:rFonts w:cs="Times New Roman"/>
          <w:kern w:val="0"/>
        </w:rPr>
        <w:t>, 2021</w:t>
      </w:r>
      <w:r w:rsidR="00030674" w:rsidRPr="00030674">
        <w:rPr>
          <w:rFonts w:cs="Times New Roman"/>
          <w:kern w:val="0"/>
        </w:rPr>
        <w:t>)</w:t>
      </w:r>
      <w:r w:rsidR="007052C5">
        <w:fldChar w:fldCharType="end"/>
      </w:r>
      <w:r w:rsidR="007052C5">
        <w:t>.</w:t>
      </w:r>
    </w:p>
    <w:p w14:paraId="33754304" w14:textId="38577B25" w:rsidR="00465CCE" w:rsidRDefault="00465CCE" w:rsidP="00465CCE">
      <w:pPr>
        <w:pStyle w:val="Titre3"/>
      </w:pPr>
      <w:bookmarkStart w:id="33" w:name="_Toc180053580"/>
      <w:bookmarkStart w:id="34" w:name="_Toc180056854"/>
      <w:r>
        <w:t>Les principaux indices spectraux</w:t>
      </w:r>
      <w:bookmarkEnd w:id="33"/>
      <w:bookmarkEnd w:id="34"/>
    </w:p>
    <w:p w14:paraId="4EF0A948" w14:textId="56404F1D" w:rsidR="00A17CCF" w:rsidRDefault="00465CCE" w:rsidP="00465CCE">
      <w:r>
        <w:t xml:space="preserve">Dans la littérature </w:t>
      </w:r>
      <w:r w:rsidRPr="00465CCE">
        <w:t>il existe plusieurs types d'indices spectraux utilisés pour l'analyse des données obtenues par télédétection, en particulier les images satellites. Ces indices sont souvent utilisés pour évaluer les caractéristiques de la végétation, la santé des plantes, la teneur en eau, ou même pour la détection de zones urbaines ou d'eau</w:t>
      </w:r>
      <w:r>
        <w:t>.</w:t>
      </w:r>
    </w:p>
    <w:p w14:paraId="658F422A" w14:textId="77777777" w:rsidR="00B52C45" w:rsidRDefault="00B52C45" w:rsidP="00465CCE"/>
    <w:p w14:paraId="0B3E6B26" w14:textId="77777777" w:rsidR="00B52C45" w:rsidRDefault="00B52C45" w:rsidP="00465CCE"/>
    <w:tbl>
      <w:tblPr>
        <w:tblStyle w:val="Grilledutableau"/>
        <w:tblW w:w="9255" w:type="dxa"/>
        <w:tblInd w:w="-5" w:type="dxa"/>
        <w:tblLayout w:type="fixed"/>
        <w:tblLook w:val="04A0" w:firstRow="1" w:lastRow="0" w:firstColumn="1" w:lastColumn="0" w:noHBand="0" w:noVBand="1"/>
      </w:tblPr>
      <w:tblGrid>
        <w:gridCol w:w="524"/>
        <w:gridCol w:w="4317"/>
        <w:gridCol w:w="1817"/>
        <w:gridCol w:w="2597"/>
      </w:tblGrid>
      <w:tr w:rsidR="00981B77" w14:paraId="41C1053A" w14:textId="77777777" w:rsidTr="00921690">
        <w:trPr>
          <w:trHeight w:val="565"/>
        </w:trPr>
        <w:tc>
          <w:tcPr>
            <w:tcW w:w="524" w:type="dxa"/>
            <w:shd w:val="clear" w:color="auto" w:fill="F2F2F2" w:themeFill="background1" w:themeFillShade="F2"/>
          </w:tcPr>
          <w:p w14:paraId="522DE850" w14:textId="37062009" w:rsidR="00261B73" w:rsidRPr="00981B77" w:rsidRDefault="00261B73" w:rsidP="00465CCE">
            <w:pPr>
              <w:rPr>
                <w:b/>
                <w:bCs/>
              </w:rPr>
            </w:pPr>
            <w:r w:rsidRPr="00981B77">
              <w:rPr>
                <w:b/>
                <w:bCs/>
              </w:rPr>
              <w:lastRenderedPageBreak/>
              <w:t>N°</w:t>
            </w:r>
          </w:p>
        </w:tc>
        <w:tc>
          <w:tcPr>
            <w:tcW w:w="4317" w:type="dxa"/>
            <w:shd w:val="clear" w:color="auto" w:fill="D9D9D9" w:themeFill="background1" w:themeFillShade="D9"/>
          </w:tcPr>
          <w:p w14:paraId="46362771" w14:textId="4BC35267" w:rsidR="00261B73" w:rsidRPr="00981B77" w:rsidRDefault="00736923" w:rsidP="00736923">
            <w:pPr>
              <w:jc w:val="center"/>
              <w:rPr>
                <w:b/>
                <w:bCs/>
              </w:rPr>
            </w:pPr>
            <w:r w:rsidRPr="00981B77">
              <w:rPr>
                <w:b/>
                <w:bCs/>
              </w:rPr>
              <w:t>Indices spectraux</w:t>
            </w:r>
          </w:p>
        </w:tc>
        <w:tc>
          <w:tcPr>
            <w:tcW w:w="1817" w:type="dxa"/>
            <w:shd w:val="clear" w:color="auto" w:fill="D9D9D9" w:themeFill="background1" w:themeFillShade="D9"/>
          </w:tcPr>
          <w:p w14:paraId="269406D9" w14:textId="07312BBC" w:rsidR="00261B73" w:rsidRPr="00981B77" w:rsidRDefault="00736923" w:rsidP="00736923">
            <w:pPr>
              <w:jc w:val="center"/>
              <w:rPr>
                <w:b/>
                <w:bCs/>
              </w:rPr>
            </w:pPr>
            <w:r w:rsidRPr="00981B77">
              <w:rPr>
                <w:b/>
                <w:bCs/>
              </w:rPr>
              <w:t>Type</w:t>
            </w:r>
          </w:p>
        </w:tc>
        <w:tc>
          <w:tcPr>
            <w:tcW w:w="2597" w:type="dxa"/>
            <w:shd w:val="clear" w:color="auto" w:fill="D9D9D9" w:themeFill="background1" w:themeFillShade="D9"/>
          </w:tcPr>
          <w:p w14:paraId="17D782C9" w14:textId="0519A8BA" w:rsidR="00261B73" w:rsidRPr="00981B77" w:rsidRDefault="00736923" w:rsidP="00736923">
            <w:pPr>
              <w:jc w:val="center"/>
              <w:rPr>
                <w:b/>
                <w:bCs/>
              </w:rPr>
            </w:pPr>
            <w:r w:rsidRPr="00981B77">
              <w:rPr>
                <w:b/>
                <w:bCs/>
              </w:rPr>
              <w:t>Equation</w:t>
            </w:r>
          </w:p>
        </w:tc>
      </w:tr>
      <w:tr w:rsidR="001750A4" w:rsidRPr="00261B73" w14:paraId="50D487BB" w14:textId="77777777" w:rsidTr="00921690">
        <w:trPr>
          <w:trHeight w:val="1124"/>
        </w:trPr>
        <w:tc>
          <w:tcPr>
            <w:tcW w:w="524" w:type="dxa"/>
            <w:shd w:val="clear" w:color="auto" w:fill="F2F2F2" w:themeFill="background1" w:themeFillShade="F2"/>
          </w:tcPr>
          <w:p w14:paraId="7C264230" w14:textId="77777777" w:rsidR="00261B73" w:rsidRPr="00981B77" w:rsidRDefault="00261B73" w:rsidP="00465CCE">
            <w:pPr>
              <w:rPr>
                <w:b/>
                <w:bCs/>
              </w:rPr>
            </w:pPr>
          </w:p>
          <w:p w14:paraId="24F2625B" w14:textId="62C638AD" w:rsidR="00981B77" w:rsidRPr="00981B77" w:rsidRDefault="00981B77" w:rsidP="00981B77">
            <w:pPr>
              <w:rPr>
                <w:b/>
                <w:bCs/>
              </w:rPr>
            </w:pPr>
            <w:r w:rsidRPr="00981B77">
              <w:rPr>
                <w:b/>
                <w:bCs/>
              </w:rPr>
              <w:t>1</w:t>
            </w:r>
          </w:p>
        </w:tc>
        <w:tc>
          <w:tcPr>
            <w:tcW w:w="4317" w:type="dxa"/>
          </w:tcPr>
          <w:p w14:paraId="01B40033" w14:textId="6E6C59E7" w:rsidR="008718CD" w:rsidRPr="008718CD" w:rsidRDefault="00261B73" w:rsidP="008718CD">
            <w:pPr>
              <w:rPr>
                <w:sz w:val="22"/>
                <w:lang w:val="en-US"/>
              </w:rPr>
            </w:pPr>
            <w:r w:rsidRPr="00261B73">
              <w:rPr>
                <w:sz w:val="22"/>
                <w:lang w:val="en-US"/>
              </w:rPr>
              <w:t>NDVI (Normalized Difference Vegetation Index)</w:t>
            </w:r>
          </w:p>
        </w:tc>
        <w:tc>
          <w:tcPr>
            <w:tcW w:w="1817" w:type="dxa"/>
          </w:tcPr>
          <w:p w14:paraId="71784E69" w14:textId="744C71BC" w:rsidR="00261B73" w:rsidRPr="00261B73" w:rsidRDefault="00261B73" w:rsidP="00465CCE">
            <w:pPr>
              <w:rPr>
                <w:lang w:val="en-US"/>
              </w:rPr>
            </w:pPr>
            <w:r w:rsidRPr="00261B73">
              <w:t>Végétation</w:t>
            </w:r>
          </w:p>
        </w:tc>
        <w:tc>
          <w:tcPr>
            <w:tcW w:w="2597" w:type="dxa"/>
          </w:tcPr>
          <w:p w14:paraId="2F650098" w14:textId="282F738E" w:rsidR="00261B73" w:rsidRPr="00261B73" w:rsidRDefault="008718CD" w:rsidP="00465CCE">
            <w:pPr>
              <w:rPr>
                <w:lang w:val="en-US"/>
              </w:rPr>
            </w:pPr>
            <w:r w:rsidRPr="00261B73">
              <w:rPr>
                <w:noProof/>
                <w:lang w:val="en-US"/>
              </w:rPr>
              <w:drawing>
                <wp:anchor distT="0" distB="0" distL="114300" distR="114300" simplePos="0" relativeHeight="251665408" behindDoc="0" locked="0" layoutInCell="1" allowOverlap="1" wp14:anchorId="3F70E5CE" wp14:editId="0FBA7A08">
                  <wp:simplePos x="0" y="0"/>
                  <wp:positionH relativeFrom="column">
                    <wp:posOffset>242138</wp:posOffset>
                  </wp:positionH>
                  <wp:positionV relativeFrom="paragraph">
                    <wp:posOffset>45990</wp:posOffset>
                  </wp:positionV>
                  <wp:extent cx="943610" cy="599440"/>
                  <wp:effectExtent l="0" t="0" r="8890" b="0"/>
                  <wp:wrapNone/>
                  <wp:docPr id="98447120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471200" name=""/>
                          <pic:cNvPicPr/>
                        </pic:nvPicPr>
                        <pic:blipFill>
                          <a:blip r:embed="rId18">
                            <a:extLst>
                              <a:ext uri="{28A0092B-C50C-407E-A947-70E740481C1C}">
                                <a14:useLocalDpi xmlns:a14="http://schemas.microsoft.com/office/drawing/2010/main" val="0"/>
                              </a:ext>
                            </a:extLst>
                          </a:blip>
                          <a:stretch>
                            <a:fillRect/>
                          </a:stretch>
                        </pic:blipFill>
                        <pic:spPr>
                          <a:xfrm>
                            <a:off x="0" y="0"/>
                            <a:ext cx="943610" cy="599440"/>
                          </a:xfrm>
                          <a:prstGeom prst="rect">
                            <a:avLst/>
                          </a:prstGeom>
                        </pic:spPr>
                      </pic:pic>
                    </a:graphicData>
                  </a:graphic>
                  <wp14:sizeRelH relativeFrom="margin">
                    <wp14:pctWidth>0</wp14:pctWidth>
                  </wp14:sizeRelH>
                  <wp14:sizeRelV relativeFrom="margin">
                    <wp14:pctHeight>0</wp14:pctHeight>
                  </wp14:sizeRelV>
                </wp:anchor>
              </w:drawing>
            </w:r>
          </w:p>
        </w:tc>
      </w:tr>
      <w:tr w:rsidR="000A31B8" w:rsidRPr="00261B73" w14:paraId="60D4B223" w14:textId="77777777" w:rsidTr="00921690">
        <w:trPr>
          <w:trHeight w:val="659"/>
        </w:trPr>
        <w:tc>
          <w:tcPr>
            <w:tcW w:w="524" w:type="dxa"/>
            <w:shd w:val="clear" w:color="auto" w:fill="F2F2F2" w:themeFill="background1" w:themeFillShade="F2"/>
          </w:tcPr>
          <w:p w14:paraId="594559B6" w14:textId="77777777" w:rsidR="000A31B8" w:rsidRPr="00981B77" w:rsidRDefault="000A31B8" w:rsidP="00465CCE">
            <w:pPr>
              <w:rPr>
                <w:b/>
                <w:bCs/>
              </w:rPr>
            </w:pPr>
          </w:p>
        </w:tc>
        <w:tc>
          <w:tcPr>
            <w:tcW w:w="4317" w:type="dxa"/>
          </w:tcPr>
          <w:p w14:paraId="548F8EBB" w14:textId="123AF050" w:rsidR="000A31B8" w:rsidRPr="000A31B8" w:rsidRDefault="000A31B8" w:rsidP="000A31B8">
            <w:r>
              <w:t>AVI (Advanced Vegetation Index)</w:t>
            </w:r>
          </w:p>
        </w:tc>
        <w:tc>
          <w:tcPr>
            <w:tcW w:w="1817" w:type="dxa"/>
          </w:tcPr>
          <w:p w14:paraId="22638031" w14:textId="19A03CF2" w:rsidR="000A31B8" w:rsidRPr="00261B73" w:rsidRDefault="009D66E9" w:rsidP="00465CCE">
            <w:r w:rsidRPr="00261B73">
              <w:t>Végétation</w:t>
            </w:r>
          </w:p>
        </w:tc>
        <w:tc>
          <w:tcPr>
            <w:tcW w:w="2597" w:type="dxa"/>
          </w:tcPr>
          <w:p w14:paraId="5E398CA0" w14:textId="13815E36" w:rsidR="000A31B8" w:rsidRPr="00261B73" w:rsidRDefault="000A31B8" w:rsidP="00465CCE">
            <w:pPr>
              <w:rPr>
                <w:lang w:val="en-US"/>
              </w:rPr>
            </w:pPr>
            <w:r w:rsidRPr="000A31B8">
              <w:rPr>
                <w:noProof/>
                <w:lang w:val="en-US"/>
              </w:rPr>
              <w:drawing>
                <wp:anchor distT="0" distB="0" distL="114300" distR="114300" simplePos="0" relativeHeight="251670528" behindDoc="0" locked="0" layoutInCell="1" allowOverlap="1" wp14:anchorId="65080672" wp14:editId="644D17AE">
                  <wp:simplePos x="0" y="0"/>
                  <wp:positionH relativeFrom="column">
                    <wp:posOffset>3134</wp:posOffset>
                  </wp:positionH>
                  <wp:positionV relativeFrom="paragraph">
                    <wp:posOffset>36465</wp:posOffset>
                  </wp:positionV>
                  <wp:extent cx="1495425" cy="214009"/>
                  <wp:effectExtent l="0" t="0" r="0" b="0"/>
                  <wp:wrapNone/>
                  <wp:docPr id="192170574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705749"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18591" cy="217324"/>
                          </a:xfrm>
                          <a:prstGeom prst="rect">
                            <a:avLst/>
                          </a:prstGeom>
                        </pic:spPr>
                      </pic:pic>
                    </a:graphicData>
                  </a:graphic>
                  <wp14:sizeRelH relativeFrom="margin">
                    <wp14:pctWidth>0</wp14:pctWidth>
                  </wp14:sizeRelH>
                  <wp14:sizeRelV relativeFrom="margin">
                    <wp14:pctHeight>0</wp14:pctHeight>
                  </wp14:sizeRelV>
                </wp:anchor>
              </w:drawing>
            </w:r>
          </w:p>
        </w:tc>
      </w:tr>
      <w:tr w:rsidR="00367B9A" w:rsidRPr="00261B73" w14:paraId="2DBAA58A" w14:textId="77777777" w:rsidTr="00921690">
        <w:trPr>
          <w:trHeight w:val="659"/>
        </w:trPr>
        <w:tc>
          <w:tcPr>
            <w:tcW w:w="524" w:type="dxa"/>
            <w:shd w:val="clear" w:color="auto" w:fill="F2F2F2" w:themeFill="background1" w:themeFillShade="F2"/>
          </w:tcPr>
          <w:p w14:paraId="0441E1C4" w14:textId="77777777" w:rsidR="00367B9A" w:rsidRPr="00981B77" w:rsidRDefault="00367B9A" w:rsidP="00465CCE">
            <w:pPr>
              <w:rPr>
                <w:b/>
                <w:bCs/>
              </w:rPr>
            </w:pPr>
          </w:p>
        </w:tc>
        <w:tc>
          <w:tcPr>
            <w:tcW w:w="4317" w:type="dxa"/>
          </w:tcPr>
          <w:p w14:paraId="6E7EDFDC" w14:textId="4D4099A7" w:rsidR="00367B9A" w:rsidRPr="00367B9A" w:rsidRDefault="00367B9A" w:rsidP="000A31B8">
            <w:pPr>
              <w:rPr>
                <w:sz w:val="27"/>
              </w:rPr>
            </w:pPr>
            <w:r>
              <w:t>EVI (Enhanced Vegetation Index)</w:t>
            </w:r>
          </w:p>
        </w:tc>
        <w:tc>
          <w:tcPr>
            <w:tcW w:w="1817" w:type="dxa"/>
          </w:tcPr>
          <w:p w14:paraId="145EFBF4" w14:textId="154E9F3B" w:rsidR="00367B9A" w:rsidRPr="00261B73" w:rsidRDefault="00367B9A" w:rsidP="00465CCE">
            <w:r w:rsidRPr="00261B73">
              <w:t>Végétation</w:t>
            </w:r>
          </w:p>
        </w:tc>
        <w:tc>
          <w:tcPr>
            <w:tcW w:w="2597" w:type="dxa"/>
          </w:tcPr>
          <w:p w14:paraId="1AF46B07" w14:textId="77B84C55" w:rsidR="00367B9A" w:rsidRPr="000A31B8" w:rsidRDefault="00367B9A" w:rsidP="00465CCE">
            <w:pPr>
              <w:rPr>
                <w:lang w:val="en-US"/>
              </w:rPr>
            </w:pPr>
            <w:r w:rsidRPr="00367B9A">
              <w:rPr>
                <w:noProof/>
                <w:lang w:val="en-US"/>
              </w:rPr>
              <w:drawing>
                <wp:inline distT="0" distB="0" distL="0" distR="0" wp14:anchorId="745544B3" wp14:editId="06396F8E">
                  <wp:extent cx="1495425" cy="233680"/>
                  <wp:effectExtent l="0" t="0" r="9525" b="0"/>
                  <wp:docPr id="74279940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799404" name=""/>
                          <pic:cNvPicPr/>
                        </pic:nvPicPr>
                        <pic:blipFill>
                          <a:blip r:embed="rId20"/>
                          <a:stretch>
                            <a:fillRect/>
                          </a:stretch>
                        </pic:blipFill>
                        <pic:spPr>
                          <a:xfrm>
                            <a:off x="0" y="0"/>
                            <a:ext cx="1495425" cy="233680"/>
                          </a:xfrm>
                          <a:prstGeom prst="rect">
                            <a:avLst/>
                          </a:prstGeom>
                        </pic:spPr>
                      </pic:pic>
                    </a:graphicData>
                  </a:graphic>
                </wp:inline>
              </w:drawing>
            </w:r>
          </w:p>
        </w:tc>
      </w:tr>
      <w:tr w:rsidR="001750A4" w:rsidRPr="00261B73" w14:paraId="08A9BD85" w14:textId="77777777" w:rsidTr="00921690">
        <w:trPr>
          <w:trHeight w:val="565"/>
        </w:trPr>
        <w:tc>
          <w:tcPr>
            <w:tcW w:w="524" w:type="dxa"/>
            <w:shd w:val="clear" w:color="auto" w:fill="F2F2F2" w:themeFill="background1" w:themeFillShade="F2"/>
          </w:tcPr>
          <w:p w14:paraId="5613B286" w14:textId="77777777" w:rsidR="00261B73" w:rsidRPr="00981B77" w:rsidRDefault="00261B73" w:rsidP="00465CCE">
            <w:pPr>
              <w:rPr>
                <w:b/>
                <w:bCs/>
                <w:lang w:val="en-US"/>
              </w:rPr>
            </w:pPr>
          </w:p>
          <w:p w14:paraId="0467F9D6" w14:textId="4CB49380" w:rsidR="00981B77" w:rsidRPr="00981B77" w:rsidRDefault="00981B77" w:rsidP="00465CCE">
            <w:pPr>
              <w:rPr>
                <w:b/>
                <w:bCs/>
                <w:lang w:val="en-US"/>
              </w:rPr>
            </w:pPr>
            <w:r w:rsidRPr="00981B77">
              <w:rPr>
                <w:b/>
                <w:bCs/>
                <w:lang w:val="en-US"/>
              </w:rPr>
              <w:t>2</w:t>
            </w:r>
          </w:p>
        </w:tc>
        <w:tc>
          <w:tcPr>
            <w:tcW w:w="4317" w:type="dxa"/>
          </w:tcPr>
          <w:p w14:paraId="23E8459C" w14:textId="7848A5F9" w:rsidR="00261B73" w:rsidRPr="00165FA5" w:rsidRDefault="00165FA5" w:rsidP="00465CCE">
            <w:pPr>
              <w:rPr>
                <w:lang w:val="en-US"/>
              </w:rPr>
            </w:pPr>
            <w:r w:rsidRPr="00165FA5">
              <w:rPr>
                <w:lang w:val="en-US"/>
              </w:rPr>
              <w:t>NDWI (Normalized Difference Water Ind</w:t>
            </w:r>
            <w:r>
              <w:rPr>
                <w:lang w:val="en-US"/>
              </w:rPr>
              <w:t>ex</w:t>
            </w:r>
            <w:r w:rsidRPr="00165FA5">
              <w:rPr>
                <w:lang w:val="en-US"/>
              </w:rPr>
              <w:t>)</w:t>
            </w:r>
          </w:p>
        </w:tc>
        <w:tc>
          <w:tcPr>
            <w:tcW w:w="1817" w:type="dxa"/>
          </w:tcPr>
          <w:p w14:paraId="20C3345C" w14:textId="6147E707" w:rsidR="00261B73" w:rsidRPr="00261B73" w:rsidRDefault="00165FA5" w:rsidP="00736923">
            <w:pPr>
              <w:jc w:val="center"/>
              <w:rPr>
                <w:lang w:val="en-US"/>
              </w:rPr>
            </w:pPr>
            <w:r>
              <w:rPr>
                <w:lang w:val="en-US"/>
              </w:rPr>
              <w:t>Eau</w:t>
            </w:r>
          </w:p>
        </w:tc>
        <w:tc>
          <w:tcPr>
            <w:tcW w:w="2597" w:type="dxa"/>
          </w:tcPr>
          <w:p w14:paraId="5EED713D" w14:textId="226DE9B8" w:rsidR="00165FA5" w:rsidRDefault="00165FA5" w:rsidP="00465CCE">
            <w:pPr>
              <w:rPr>
                <w:lang w:val="en-US"/>
              </w:rPr>
            </w:pPr>
            <w:r w:rsidRPr="00165FA5">
              <w:rPr>
                <w:noProof/>
                <w:lang w:val="en-US"/>
              </w:rPr>
              <w:drawing>
                <wp:anchor distT="0" distB="0" distL="114300" distR="114300" simplePos="0" relativeHeight="251666432" behindDoc="0" locked="0" layoutInCell="1" allowOverlap="1" wp14:anchorId="4F56B76B" wp14:editId="22961256">
                  <wp:simplePos x="0" y="0"/>
                  <wp:positionH relativeFrom="column">
                    <wp:posOffset>197715</wp:posOffset>
                  </wp:positionH>
                  <wp:positionV relativeFrom="paragraph">
                    <wp:posOffset>10795</wp:posOffset>
                  </wp:positionV>
                  <wp:extent cx="806491" cy="482625"/>
                  <wp:effectExtent l="0" t="0" r="0" b="0"/>
                  <wp:wrapNone/>
                  <wp:docPr id="165248910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489105" name=""/>
                          <pic:cNvPicPr/>
                        </pic:nvPicPr>
                        <pic:blipFill>
                          <a:blip r:embed="rId21">
                            <a:extLst>
                              <a:ext uri="{28A0092B-C50C-407E-A947-70E740481C1C}">
                                <a14:useLocalDpi xmlns:a14="http://schemas.microsoft.com/office/drawing/2010/main" val="0"/>
                              </a:ext>
                            </a:extLst>
                          </a:blip>
                          <a:stretch>
                            <a:fillRect/>
                          </a:stretch>
                        </pic:blipFill>
                        <pic:spPr>
                          <a:xfrm>
                            <a:off x="0" y="0"/>
                            <a:ext cx="806491" cy="482625"/>
                          </a:xfrm>
                          <a:prstGeom prst="rect">
                            <a:avLst/>
                          </a:prstGeom>
                        </pic:spPr>
                      </pic:pic>
                    </a:graphicData>
                  </a:graphic>
                </wp:anchor>
              </w:drawing>
            </w:r>
          </w:p>
          <w:p w14:paraId="7BBC7A38" w14:textId="77777777" w:rsidR="00261B73" w:rsidRPr="00261B73" w:rsidRDefault="00261B73" w:rsidP="00465CCE">
            <w:pPr>
              <w:rPr>
                <w:lang w:val="en-US"/>
              </w:rPr>
            </w:pPr>
          </w:p>
        </w:tc>
      </w:tr>
      <w:tr w:rsidR="001750A4" w:rsidRPr="00165FA5" w14:paraId="4D66C691" w14:textId="77777777" w:rsidTr="00921690">
        <w:trPr>
          <w:trHeight w:val="731"/>
        </w:trPr>
        <w:tc>
          <w:tcPr>
            <w:tcW w:w="524" w:type="dxa"/>
            <w:shd w:val="clear" w:color="auto" w:fill="F2F2F2" w:themeFill="background1" w:themeFillShade="F2"/>
          </w:tcPr>
          <w:p w14:paraId="6C07C79F" w14:textId="77777777" w:rsidR="00261B73" w:rsidRPr="00981B77" w:rsidRDefault="00261B73" w:rsidP="00465CCE">
            <w:pPr>
              <w:rPr>
                <w:b/>
                <w:bCs/>
                <w:lang w:val="en-US"/>
              </w:rPr>
            </w:pPr>
          </w:p>
          <w:p w14:paraId="72D83E80" w14:textId="0182209E" w:rsidR="00981B77" w:rsidRPr="00981B77" w:rsidRDefault="00981B77" w:rsidP="00465CCE">
            <w:pPr>
              <w:rPr>
                <w:b/>
                <w:bCs/>
                <w:lang w:val="en-US"/>
              </w:rPr>
            </w:pPr>
            <w:r w:rsidRPr="00981B77">
              <w:rPr>
                <w:b/>
                <w:bCs/>
                <w:lang w:val="en-US"/>
              </w:rPr>
              <w:t>3</w:t>
            </w:r>
          </w:p>
        </w:tc>
        <w:tc>
          <w:tcPr>
            <w:tcW w:w="4317" w:type="dxa"/>
          </w:tcPr>
          <w:p w14:paraId="6CE2B4A0" w14:textId="26697049" w:rsidR="00261B73" w:rsidRPr="00165FA5" w:rsidRDefault="0083060A" w:rsidP="00465CCE">
            <w:r>
              <w:t>BSI (Bare Soil Index)</w:t>
            </w:r>
          </w:p>
        </w:tc>
        <w:tc>
          <w:tcPr>
            <w:tcW w:w="1817" w:type="dxa"/>
          </w:tcPr>
          <w:p w14:paraId="50384F57" w14:textId="10834E20" w:rsidR="00261B73" w:rsidRPr="00165FA5" w:rsidRDefault="00165FA5" w:rsidP="00736923">
            <w:pPr>
              <w:jc w:val="center"/>
            </w:pPr>
            <w:r>
              <w:t>Sol</w:t>
            </w:r>
            <w:r w:rsidR="0083060A">
              <w:t xml:space="preserve"> nu </w:t>
            </w:r>
          </w:p>
        </w:tc>
        <w:tc>
          <w:tcPr>
            <w:tcW w:w="2597" w:type="dxa"/>
          </w:tcPr>
          <w:p w14:paraId="1B48A821" w14:textId="51787F62" w:rsidR="00261B73" w:rsidRPr="00165FA5" w:rsidRDefault="00165FA5" w:rsidP="00465CCE">
            <w:r w:rsidRPr="00165FA5">
              <w:rPr>
                <w:noProof/>
              </w:rPr>
              <w:drawing>
                <wp:inline distT="0" distB="0" distL="0" distR="0" wp14:anchorId="16BBA21A" wp14:editId="37468E92">
                  <wp:extent cx="1485976" cy="425472"/>
                  <wp:effectExtent l="0" t="0" r="0" b="0"/>
                  <wp:docPr id="192218405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184057" name=""/>
                          <pic:cNvPicPr/>
                        </pic:nvPicPr>
                        <pic:blipFill>
                          <a:blip r:embed="rId22"/>
                          <a:stretch>
                            <a:fillRect/>
                          </a:stretch>
                        </pic:blipFill>
                        <pic:spPr>
                          <a:xfrm>
                            <a:off x="0" y="0"/>
                            <a:ext cx="1485976" cy="425472"/>
                          </a:xfrm>
                          <a:prstGeom prst="rect">
                            <a:avLst/>
                          </a:prstGeom>
                        </pic:spPr>
                      </pic:pic>
                    </a:graphicData>
                  </a:graphic>
                </wp:inline>
              </w:drawing>
            </w:r>
          </w:p>
        </w:tc>
      </w:tr>
      <w:tr w:rsidR="001750A4" w:rsidRPr="00165FA5" w14:paraId="48845DC7" w14:textId="77777777" w:rsidTr="00921690">
        <w:trPr>
          <w:trHeight w:val="565"/>
        </w:trPr>
        <w:tc>
          <w:tcPr>
            <w:tcW w:w="524" w:type="dxa"/>
            <w:shd w:val="clear" w:color="auto" w:fill="F2F2F2" w:themeFill="background1" w:themeFillShade="F2"/>
          </w:tcPr>
          <w:p w14:paraId="7D343145" w14:textId="77777777" w:rsidR="00261B73" w:rsidRPr="00981B77" w:rsidRDefault="00261B73" w:rsidP="00465CCE">
            <w:pPr>
              <w:rPr>
                <w:b/>
                <w:bCs/>
              </w:rPr>
            </w:pPr>
          </w:p>
          <w:p w14:paraId="7ADC7493" w14:textId="56532850" w:rsidR="00981B77" w:rsidRPr="00981B77" w:rsidRDefault="00981B77" w:rsidP="00465CCE">
            <w:pPr>
              <w:rPr>
                <w:b/>
                <w:bCs/>
              </w:rPr>
            </w:pPr>
            <w:r w:rsidRPr="00981B77">
              <w:rPr>
                <w:b/>
                <w:bCs/>
              </w:rPr>
              <w:t>4</w:t>
            </w:r>
          </w:p>
        </w:tc>
        <w:tc>
          <w:tcPr>
            <w:tcW w:w="4317" w:type="dxa"/>
          </w:tcPr>
          <w:p w14:paraId="76712BAD" w14:textId="260FE488" w:rsidR="00261B73" w:rsidRPr="00165FA5" w:rsidRDefault="00165FA5" w:rsidP="00465CCE">
            <w:pPr>
              <w:rPr>
                <w:lang w:val="en-US"/>
              </w:rPr>
            </w:pPr>
            <w:r w:rsidRPr="00165FA5">
              <w:rPr>
                <w:lang w:val="en-US"/>
              </w:rPr>
              <w:t>NDBI (Normalized Difference Built-up Index)</w:t>
            </w:r>
          </w:p>
        </w:tc>
        <w:tc>
          <w:tcPr>
            <w:tcW w:w="1817" w:type="dxa"/>
          </w:tcPr>
          <w:p w14:paraId="6EA58AD9" w14:textId="1D477D39" w:rsidR="00261B73" w:rsidRPr="00165FA5" w:rsidRDefault="00A669AB" w:rsidP="00736923">
            <w:pPr>
              <w:jc w:val="center"/>
              <w:rPr>
                <w:lang w:val="en-US"/>
              </w:rPr>
            </w:pPr>
            <w:r w:rsidRPr="00A669AB">
              <w:t>Bâti</w:t>
            </w:r>
          </w:p>
        </w:tc>
        <w:tc>
          <w:tcPr>
            <w:tcW w:w="2597" w:type="dxa"/>
          </w:tcPr>
          <w:p w14:paraId="5FCCA289" w14:textId="1B2DEAF4" w:rsidR="00261B73" w:rsidRPr="00165FA5" w:rsidRDefault="00736923" w:rsidP="00465CCE">
            <w:pPr>
              <w:rPr>
                <w:lang w:val="en-US"/>
              </w:rPr>
            </w:pPr>
            <w:r w:rsidRPr="00736923">
              <w:rPr>
                <w:noProof/>
                <w:lang w:val="en-US"/>
              </w:rPr>
              <w:drawing>
                <wp:inline distT="0" distB="0" distL="0" distR="0" wp14:anchorId="4B9B41B2" wp14:editId="1E342634">
                  <wp:extent cx="1244664" cy="520727"/>
                  <wp:effectExtent l="0" t="0" r="0" b="0"/>
                  <wp:docPr id="6146489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48952" name=""/>
                          <pic:cNvPicPr/>
                        </pic:nvPicPr>
                        <pic:blipFill>
                          <a:blip r:embed="rId23"/>
                          <a:stretch>
                            <a:fillRect/>
                          </a:stretch>
                        </pic:blipFill>
                        <pic:spPr>
                          <a:xfrm>
                            <a:off x="0" y="0"/>
                            <a:ext cx="1244664" cy="520727"/>
                          </a:xfrm>
                          <a:prstGeom prst="rect">
                            <a:avLst/>
                          </a:prstGeom>
                        </pic:spPr>
                      </pic:pic>
                    </a:graphicData>
                  </a:graphic>
                </wp:inline>
              </w:drawing>
            </w:r>
          </w:p>
        </w:tc>
      </w:tr>
      <w:tr w:rsidR="00927670" w:rsidRPr="00165FA5" w14:paraId="5934FC59" w14:textId="77777777" w:rsidTr="00921690">
        <w:trPr>
          <w:trHeight w:val="853"/>
        </w:trPr>
        <w:tc>
          <w:tcPr>
            <w:tcW w:w="524" w:type="dxa"/>
            <w:shd w:val="clear" w:color="auto" w:fill="F2F2F2" w:themeFill="background1" w:themeFillShade="F2"/>
          </w:tcPr>
          <w:p w14:paraId="7E754D4B" w14:textId="77777777" w:rsidR="00927670" w:rsidRPr="00ED291C" w:rsidRDefault="00927670" w:rsidP="00465CCE">
            <w:pPr>
              <w:rPr>
                <w:b/>
                <w:bCs/>
              </w:rPr>
            </w:pPr>
          </w:p>
          <w:p w14:paraId="262AA7A8" w14:textId="75233B2A" w:rsidR="00ED291C" w:rsidRPr="00ED291C" w:rsidRDefault="00ED291C" w:rsidP="00465CCE">
            <w:pPr>
              <w:rPr>
                <w:b/>
                <w:bCs/>
              </w:rPr>
            </w:pPr>
            <w:r w:rsidRPr="00ED291C">
              <w:rPr>
                <w:b/>
                <w:bCs/>
              </w:rPr>
              <w:t>5</w:t>
            </w:r>
          </w:p>
        </w:tc>
        <w:tc>
          <w:tcPr>
            <w:tcW w:w="4317" w:type="dxa"/>
          </w:tcPr>
          <w:p w14:paraId="4994126D" w14:textId="1AADB8E4" w:rsidR="00C44799" w:rsidRPr="00C44799" w:rsidRDefault="00517CFB" w:rsidP="00FD3BD3">
            <w:pPr>
              <w:rPr>
                <w:lang w:val="en-US"/>
              </w:rPr>
            </w:pPr>
            <w:r w:rsidRPr="00C44799">
              <w:rPr>
                <w:lang w:val="en-US"/>
              </w:rPr>
              <w:t xml:space="preserve">NBRI </w:t>
            </w:r>
            <w:r>
              <w:rPr>
                <w:lang w:val="en-US"/>
              </w:rPr>
              <w:t>Normalized</w:t>
            </w:r>
            <w:r w:rsidR="00C44799" w:rsidRPr="00C44799">
              <w:rPr>
                <w:lang w:val="en-US"/>
              </w:rPr>
              <w:t xml:space="preserve"> Burned Ratio</w:t>
            </w:r>
            <w:r w:rsidR="001750A4">
              <w:rPr>
                <w:lang w:val="en-US"/>
              </w:rPr>
              <w:t xml:space="preserve"> </w:t>
            </w:r>
            <w:r w:rsidR="00C44799" w:rsidRPr="00C44799">
              <w:rPr>
                <w:lang w:val="en-US"/>
              </w:rPr>
              <w:t xml:space="preserve">Index </w:t>
            </w:r>
          </w:p>
          <w:p w14:paraId="4D6EB1A5" w14:textId="77777777" w:rsidR="00927670" w:rsidRPr="00165FA5" w:rsidRDefault="00927670" w:rsidP="00465CCE">
            <w:pPr>
              <w:rPr>
                <w:lang w:val="en-US"/>
              </w:rPr>
            </w:pPr>
          </w:p>
        </w:tc>
        <w:tc>
          <w:tcPr>
            <w:tcW w:w="1817" w:type="dxa"/>
          </w:tcPr>
          <w:p w14:paraId="2AA1EA13" w14:textId="13BBDB5E" w:rsidR="00927670" w:rsidRPr="00165FA5" w:rsidRDefault="00C44799" w:rsidP="00465CCE">
            <w:pPr>
              <w:rPr>
                <w:lang w:val="en-US"/>
              </w:rPr>
            </w:pPr>
            <w:r w:rsidRPr="00C44799">
              <w:t>Incendies de forêt</w:t>
            </w:r>
          </w:p>
        </w:tc>
        <w:tc>
          <w:tcPr>
            <w:tcW w:w="2597" w:type="dxa"/>
          </w:tcPr>
          <w:p w14:paraId="209D9A4B" w14:textId="2813BA1B" w:rsidR="00927670" w:rsidRPr="00165FA5" w:rsidRDefault="00C44799" w:rsidP="00465CCE">
            <w:pPr>
              <w:rPr>
                <w:lang w:val="en-US"/>
              </w:rPr>
            </w:pPr>
            <w:r w:rsidRPr="00C44799">
              <w:rPr>
                <w:noProof/>
                <w:lang w:val="en-US"/>
              </w:rPr>
              <w:drawing>
                <wp:anchor distT="0" distB="0" distL="114300" distR="114300" simplePos="0" relativeHeight="251667456" behindDoc="0" locked="0" layoutInCell="1" allowOverlap="1" wp14:anchorId="17D75FF9" wp14:editId="5B5F1223">
                  <wp:simplePos x="0" y="0"/>
                  <wp:positionH relativeFrom="column">
                    <wp:posOffset>11336</wp:posOffset>
                  </wp:positionH>
                  <wp:positionV relativeFrom="paragraph">
                    <wp:posOffset>76376</wp:posOffset>
                  </wp:positionV>
                  <wp:extent cx="1515745" cy="406400"/>
                  <wp:effectExtent l="0" t="0" r="8255" b="0"/>
                  <wp:wrapNone/>
                  <wp:docPr id="13050030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003062"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515745" cy="406400"/>
                          </a:xfrm>
                          <a:prstGeom prst="rect">
                            <a:avLst/>
                          </a:prstGeom>
                        </pic:spPr>
                      </pic:pic>
                    </a:graphicData>
                  </a:graphic>
                </wp:anchor>
              </w:drawing>
            </w:r>
          </w:p>
        </w:tc>
      </w:tr>
      <w:tr w:rsidR="001750A4" w:rsidRPr="00165FA5" w14:paraId="34A17AFB" w14:textId="77777777" w:rsidTr="00921690">
        <w:trPr>
          <w:trHeight w:val="993"/>
        </w:trPr>
        <w:tc>
          <w:tcPr>
            <w:tcW w:w="524" w:type="dxa"/>
            <w:shd w:val="clear" w:color="auto" w:fill="F2F2F2" w:themeFill="background1" w:themeFillShade="F2"/>
          </w:tcPr>
          <w:p w14:paraId="4FD40318" w14:textId="77777777" w:rsidR="001750A4" w:rsidRPr="00ED291C" w:rsidRDefault="001750A4" w:rsidP="00465CCE">
            <w:pPr>
              <w:rPr>
                <w:b/>
                <w:bCs/>
              </w:rPr>
            </w:pPr>
          </w:p>
          <w:p w14:paraId="5380DAF3" w14:textId="13879447" w:rsidR="00ED291C" w:rsidRPr="00ED291C" w:rsidRDefault="00ED291C" w:rsidP="00465CCE">
            <w:pPr>
              <w:rPr>
                <w:b/>
                <w:bCs/>
              </w:rPr>
            </w:pPr>
            <w:r w:rsidRPr="00ED291C">
              <w:rPr>
                <w:b/>
                <w:bCs/>
              </w:rPr>
              <w:t>6</w:t>
            </w:r>
          </w:p>
        </w:tc>
        <w:tc>
          <w:tcPr>
            <w:tcW w:w="4317" w:type="dxa"/>
          </w:tcPr>
          <w:p w14:paraId="115C7080" w14:textId="7051F0A1" w:rsidR="001750A4" w:rsidRPr="00C44799" w:rsidRDefault="001750A4" w:rsidP="0079361A">
            <w:pPr>
              <w:rPr>
                <w:lang w:val="en-US"/>
              </w:rPr>
            </w:pPr>
            <w:r>
              <w:rPr>
                <w:lang w:val="en-US"/>
              </w:rPr>
              <w:t>NPCRI</w:t>
            </w:r>
            <w:r w:rsidR="00FD3BD3">
              <w:rPr>
                <w:lang w:val="en-US"/>
              </w:rPr>
              <w:t xml:space="preserve"> (</w:t>
            </w:r>
            <w:r>
              <w:rPr>
                <w:lang w:val="en-US"/>
              </w:rPr>
              <w:t>Normalized Pigment Chlorophyll Radio Index</w:t>
            </w:r>
            <w:r w:rsidR="00FD3BD3">
              <w:rPr>
                <w:lang w:val="en-US"/>
              </w:rPr>
              <w:t>)</w:t>
            </w:r>
          </w:p>
        </w:tc>
        <w:tc>
          <w:tcPr>
            <w:tcW w:w="1817" w:type="dxa"/>
          </w:tcPr>
          <w:p w14:paraId="22549846" w14:textId="5E4E5EBB" w:rsidR="001750A4" w:rsidRPr="001750A4" w:rsidRDefault="001750A4" w:rsidP="00FD3BD3">
            <w:pPr>
              <w:rPr>
                <w:lang w:val="en-US"/>
              </w:rPr>
            </w:pPr>
            <w:r w:rsidRPr="001750A4">
              <w:t>Teneur</w:t>
            </w:r>
            <w:r>
              <w:t xml:space="preserve"> </w:t>
            </w:r>
            <w:r w:rsidRPr="001750A4">
              <w:t>en chlorophylle</w:t>
            </w:r>
          </w:p>
        </w:tc>
        <w:tc>
          <w:tcPr>
            <w:tcW w:w="2597" w:type="dxa"/>
          </w:tcPr>
          <w:p w14:paraId="22626AA2" w14:textId="77CB1368" w:rsidR="001750A4" w:rsidRPr="00C44799" w:rsidRDefault="00B44C75" w:rsidP="00465CCE">
            <w:pPr>
              <w:rPr>
                <w:lang w:val="en-US"/>
              </w:rPr>
            </w:pPr>
            <w:r w:rsidRPr="00B44C75">
              <w:rPr>
                <w:noProof/>
                <w:lang w:val="en-US"/>
              </w:rPr>
              <w:drawing>
                <wp:anchor distT="0" distB="0" distL="114300" distR="114300" simplePos="0" relativeHeight="251668480" behindDoc="0" locked="0" layoutInCell="1" allowOverlap="1" wp14:anchorId="44B4872D" wp14:editId="715854C4">
                  <wp:simplePos x="0" y="0"/>
                  <wp:positionH relativeFrom="column">
                    <wp:posOffset>3134</wp:posOffset>
                  </wp:positionH>
                  <wp:positionV relativeFrom="paragraph">
                    <wp:posOffset>-1459</wp:posOffset>
                  </wp:positionV>
                  <wp:extent cx="1473276" cy="615982"/>
                  <wp:effectExtent l="0" t="0" r="0" b="0"/>
                  <wp:wrapNone/>
                  <wp:docPr id="17474793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7939" name=""/>
                          <pic:cNvPicPr/>
                        </pic:nvPicPr>
                        <pic:blipFill>
                          <a:blip r:embed="rId25">
                            <a:extLst>
                              <a:ext uri="{28A0092B-C50C-407E-A947-70E740481C1C}">
                                <a14:useLocalDpi xmlns:a14="http://schemas.microsoft.com/office/drawing/2010/main" val="0"/>
                              </a:ext>
                            </a:extLst>
                          </a:blip>
                          <a:stretch>
                            <a:fillRect/>
                          </a:stretch>
                        </pic:blipFill>
                        <pic:spPr>
                          <a:xfrm>
                            <a:off x="0" y="0"/>
                            <a:ext cx="1473276" cy="615982"/>
                          </a:xfrm>
                          <a:prstGeom prst="rect">
                            <a:avLst/>
                          </a:prstGeom>
                        </pic:spPr>
                      </pic:pic>
                    </a:graphicData>
                  </a:graphic>
                </wp:anchor>
              </w:drawing>
            </w:r>
          </w:p>
        </w:tc>
      </w:tr>
      <w:tr w:rsidR="00FD3BD3" w:rsidRPr="00165FA5" w14:paraId="2190530D" w14:textId="77777777" w:rsidTr="00921690">
        <w:trPr>
          <w:trHeight w:val="653"/>
        </w:trPr>
        <w:tc>
          <w:tcPr>
            <w:tcW w:w="524" w:type="dxa"/>
            <w:shd w:val="clear" w:color="auto" w:fill="F2F2F2" w:themeFill="background1" w:themeFillShade="F2"/>
          </w:tcPr>
          <w:p w14:paraId="41D44784" w14:textId="77777777" w:rsidR="00FD3BD3" w:rsidRPr="00ED291C" w:rsidRDefault="00FD3BD3" w:rsidP="00465CCE">
            <w:pPr>
              <w:rPr>
                <w:b/>
                <w:bCs/>
              </w:rPr>
            </w:pPr>
          </w:p>
          <w:p w14:paraId="28B29578" w14:textId="07C87064" w:rsidR="00ED291C" w:rsidRPr="00ED291C" w:rsidRDefault="00ED291C" w:rsidP="00465CCE">
            <w:pPr>
              <w:rPr>
                <w:b/>
                <w:bCs/>
              </w:rPr>
            </w:pPr>
            <w:r w:rsidRPr="00ED291C">
              <w:rPr>
                <w:b/>
                <w:bCs/>
              </w:rPr>
              <w:t>7</w:t>
            </w:r>
          </w:p>
        </w:tc>
        <w:tc>
          <w:tcPr>
            <w:tcW w:w="4317" w:type="dxa"/>
          </w:tcPr>
          <w:p w14:paraId="661CD2B1" w14:textId="4AC311DE" w:rsidR="00FD3BD3" w:rsidRPr="0051405F" w:rsidRDefault="00FD3BD3" w:rsidP="0051405F">
            <w:pPr>
              <w:rPr>
                <w:lang w:val="en-US"/>
              </w:rPr>
            </w:pPr>
            <w:r w:rsidRPr="00FD3BD3">
              <w:rPr>
                <w:lang w:val="en-US"/>
              </w:rPr>
              <w:t>NDMI (Normalized Difference Moisture Index</w:t>
            </w:r>
            <w:r>
              <w:rPr>
                <w:lang w:val="en-US"/>
              </w:rPr>
              <w:t>)</w:t>
            </w:r>
          </w:p>
        </w:tc>
        <w:tc>
          <w:tcPr>
            <w:tcW w:w="1817" w:type="dxa"/>
          </w:tcPr>
          <w:p w14:paraId="7ACBAFAE" w14:textId="66EF2660" w:rsidR="00FD3BD3" w:rsidRPr="00FD3BD3" w:rsidRDefault="0051405F" w:rsidP="0051405F">
            <w:pPr>
              <w:rPr>
                <w:lang w:val="en-US"/>
              </w:rPr>
            </w:pPr>
            <w:r w:rsidRPr="0051405F">
              <w:t>L’humidité de la végétation</w:t>
            </w:r>
          </w:p>
        </w:tc>
        <w:tc>
          <w:tcPr>
            <w:tcW w:w="2597" w:type="dxa"/>
          </w:tcPr>
          <w:p w14:paraId="731FAF2D" w14:textId="5E7AE6B4" w:rsidR="00FD3BD3" w:rsidRPr="00C44799" w:rsidRDefault="0051405F" w:rsidP="00465CCE">
            <w:pPr>
              <w:rPr>
                <w:lang w:val="en-US"/>
              </w:rPr>
            </w:pPr>
            <w:r w:rsidRPr="0051405F">
              <w:rPr>
                <w:noProof/>
                <w:lang w:val="en-US"/>
              </w:rPr>
              <w:drawing>
                <wp:anchor distT="0" distB="0" distL="114300" distR="114300" simplePos="0" relativeHeight="251669504" behindDoc="0" locked="0" layoutInCell="1" allowOverlap="1" wp14:anchorId="2BF17889" wp14:editId="6D110597">
                  <wp:simplePos x="0" y="0"/>
                  <wp:positionH relativeFrom="column">
                    <wp:posOffset>-19685</wp:posOffset>
                  </wp:positionH>
                  <wp:positionV relativeFrom="paragraph">
                    <wp:posOffset>56461</wp:posOffset>
                  </wp:positionV>
                  <wp:extent cx="1495425" cy="450215"/>
                  <wp:effectExtent l="0" t="0" r="9525" b="6985"/>
                  <wp:wrapNone/>
                  <wp:docPr id="212522797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227978" name=""/>
                          <pic:cNvPicPr/>
                        </pic:nvPicPr>
                        <pic:blipFill>
                          <a:blip r:embed="rId26">
                            <a:extLst>
                              <a:ext uri="{28A0092B-C50C-407E-A947-70E740481C1C}">
                                <a14:useLocalDpi xmlns:a14="http://schemas.microsoft.com/office/drawing/2010/main" val="0"/>
                              </a:ext>
                            </a:extLst>
                          </a:blip>
                          <a:stretch>
                            <a:fillRect/>
                          </a:stretch>
                        </pic:blipFill>
                        <pic:spPr>
                          <a:xfrm>
                            <a:off x="0" y="0"/>
                            <a:ext cx="1495425" cy="450215"/>
                          </a:xfrm>
                          <a:prstGeom prst="rect">
                            <a:avLst/>
                          </a:prstGeom>
                        </pic:spPr>
                      </pic:pic>
                    </a:graphicData>
                  </a:graphic>
                </wp:anchor>
              </w:drawing>
            </w:r>
          </w:p>
        </w:tc>
      </w:tr>
    </w:tbl>
    <w:p w14:paraId="5FF6F574" w14:textId="77777777" w:rsidR="00CC28FA" w:rsidRPr="00165FA5" w:rsidRDefault="00CC28FA" w:rsidP="00465CCE">
      <w:pPr>
        <w:rPr>
          <w:lang w:val="en-US"/>
        </w:rPr>
      </w:pPr>
    </w:p>
    <w:p w14:paraId="2D3A5FA0" w14:textId="730D4FF1" w:rsidR="007052C5" w:rsidRDefault="007052C5" w:rsidP="00E95B0D">
      <w:pPr>
        <w:rPr>
          <w:lang w:val="en-US"/>
        </w:rPr>
      </w:pPr>
    </w:p>
    <w:p w14:paraId="6B40BEC1" w14:textId="77777777" w:rsidR="00B52C45" w:rsidRDefault="00B52C45" w:rsidP="00E95B0D">
      <w:pPr>
        <w:rPr>
          <w:lang w:val="en-US"/>
        </w:rPr>
      </w:pPr>
    </w:p>
    <w:p w14:paraId="7562EB96" w14:textId="77777777" w:rsidR="00B52C45" w:rsidRDefault="00B52C45" w:rsidP="00E95B0D">
      <w:pPr>
        <w:rPr>
          <w:lang w:val="en-US"/>
        </w:rPr>
      </w:pPr>
    </w:p>
    <w:p w14:paraId="1170C0AF" w14:textId="77777777" w:rsidR="00B52C45" w:rsidRDefault="00B52C45" w:rsidP="00E95B0D">
      <w:pPr>
        <w:rPr>
          <w:lang w:val="en-US"/>
        </w:rPr>
      </w:pPr>
    </w:p>
    <w:p w14:paraId="61AAB322" w14:textId="77777777" w:rsidR="00B52C45" w:rsidRDefault="00B52C45" w:rsidP="00E95B0D">
      <w:pPr>
        <w:rPr>
          <w:lang w:val="en-US"/>
        </w:rPr>
      </w:pPr>
    </w:p>
    <w:p w14:paraId="2219D85F" w14:textId="77777777" w:rsidR="00B52C45" w:rsidRDefault="00B52C45" w:rsidP="00E95B0D">
      <w:pPr>
        <w:rPr>
          <w:lang w:val="en-US"/>
        </w:rPr>
      </w:pPr>
    </w:p>
    <w:p w14:paraId="2D231C67" w14:textId="52E72B74" w:rsidR="00AB12F4" w:rsidRDefault="00AB12F4" w:rsidP="000F7FE2">
      <w:pPr>
        <w:pStyle w:val="Titre1"/>
        <w:numPr>
          <w:ilvl w:val="0"/>
          <w:numId w:val="0"/>
        </w:numPr>
        <w:ind w:left="360"/>
      </w:pPr>
      <w:bookmarkStart w:id="35" w:name="_Toc180056855"/>
      <w:bookmarkStart w:id="36" w:name="_Toc180053581"/>
      <w:r w:rsidRPr="00AB12F4">
        <w:lastRenderedPageBreak/>
        <w:t>Chapitre 2.</w:t>
      </w:r>
      <w:bookmarkEnd w:id="35"/>
      <w:r w:rsidRPr="00AB12F4">
        <w:t xml:space="preserve"> </w:t>
      </w:r>
      <w:bookmarkEnd w:id="36"/>
    </w:p>
    <w:p w14:paraId="61F1CF62" w14:textId="5748673B" w:rsidR="00F25C6E" w:rsidRDefault="00F25C6E" w:rsidP="000F7FE2">
      <w:pPr>
        <w:pStyle w:val="Titre3"/>
        <w:numPr>
          <w:ilvl w:val="0"/>
          <w:numId w:val="0"/>
        </w:numPr>
        <w:ind w:left="720" w:hanging="720"/>
      </w:pPr>
      <w:bookmarkStart w:id="37" w:name="_Toc180056856"/>
      <w:r w:rsidRPr="000F7FE2">
        <w:t>Introduction</w:t>
      </w:r>
      <w:bookmarkEnd w:id="37"/>
    </w:p>
    <w:p w14:paraId="1C9BFD80" w14:textId="48BC537C" w:rsidR="000F7FE2" w:rsidRDefault="000F7FE2" w:rsidP="000F7FE2">
      <w:pPr>
        <w:pStyle w:val="Titre2"/>
        <w:numPr>
          <w:ilvl w:val="0"/>
          <w:numId w:val="0"/>
        </w:numPr>
      </w:pPr>
      <w:bookmarkStart w:id="38" w:name="_Toc180056857"/>
      <w:r>
        <w:t>2.1 ghfghgh</w:t>
      </w:r>
      <w:bookmarkEnd w:id="38"/>
    </w:p>
    <w:p w14:paraId="16E3BF83" w14:textId="77777777" w:rsidR="00103790" w:rsidRPr="00103790" w:rsidRDefault="00103790" w:rsidP="00103790"/>
    <w:p w14:paraId="269D203C" w14:textId="77777777" w:rsidR="007052C5" w:rsidRPr="00AB12F4" w:rsidRDefault="007052C5" w:rsidP="00E95B0D"/>
    <w:p w14:paraId="6B86B657" w14:textId="7ECB27CF" w:rsidR="00D84FD1" w:rsidRPr="00AB12F4" w:rsidRDefault="000F7FE2" w:rsidP="000F7FE2">
      <w:pPr>
        <w:tabs>
          <w:tab w:val="left" w:pos="1123"/>
        </w:tabs>
      </w:pPr>
      <w:r>
        <w:tab/>
      </w:r>
    </w:p>
    <w:p w14:paraId="4B29FF7E" w14:textId="77777777" w:rsidR="004221DE" w:rsidRPr="00AB12F4" w:rsidRDefault="004221DE" w:rsidP="00E95B0D"/>
    <w:p w14:paraId="159B7B48" w14:textId="77777777" w:rsidR="00E54A09" w:rsidRPr="00AB12F4" w:rsidRDefault="00E54A09" w:rsidP="00882EFF"/>
    <w:p w14:paraId="0D71943B" w14:textId="77777777" w:rsidR="00D32570" w:rsidRPr="00AB12F4" w:rsidRDefault="00D32570" w:rsidP="00B63CD2"/>
    <w:p w14:paraId="20C19ABE" w14:textId="77777777" w:rsidR="00C55C82" w:rsidRPr="00AB12F4" w:rsidRDefault="00C55C82" w:rsidP="00047884">
      <w:pPr>
        <w:rPr>
          <w:rFonts w:cs="Times New Roman"/>
          <w:b/>
          <w:bCs/>
          <w:sz w:val="32"/>
          <w:szCs w:val="32"/>
        </w:rPr>
      </w:pPr>
    </w:p>
    <w:p w14:paraId="25C63E57" w14:textId="77777777" w:rsidR="00C55C82" w:rsidRPr="00AB12F4" w:rsidRDefault="00C55C82" w:rsidP="00047884">
      <w:pPr>
        <w:rPr>
          <w:rFonts w:cs="Times New Roman"/>
          <w:b/>
          <w:bCs/>
          <w:sz w:val="32"/>
          <w:szCs w:val="32"/>
        </w:rPr>
      </w:pPr>
    </w:p>
    <w:p w14:paraId="762D3B99" w14:textId="77777777" w:rsidR="00C55C82" w:rsidRPr="00AB12F4" w:rsidRDefault="00C55C82" w:rsidP="00047884">
      <w:pPr>
        <w:rPr>
          <w:rFonts w:cs="Times New Roman"/>
          <w:b/>
          <w:bCs/>
          <w:sz w:val="32"/>
          <w:szCs w:val="32"/>
        </w:rPr>
      </w:pPr>
    </w:p>
    <w:p w14:paraId="62EEA7E7" w14:textId="77777777" w:rsidR="008B7301" w:rsidRPr="00AB12F4" w:rsidRDefault="008B7301" w:rsidP="00047884">
      <w:pPr>
        <w:rPr>
          <w:rFonts w:cs="Times New Roman"/>
          <w:b/>
          <w:bCs/>
          <w:sz w:val="32"/>
          <w:szCs w:val="32"/>
        </w:rPr>
      </w:pPr>
    </w:p>
    <w:p w14:paraId="020B5821" w14:textId="77777777" w:rsidR="008B7301" w:rsidRDefault="008B7301" w:rsidP="00047884">
      <w:pPr>
        <w:rPr>
          <w:rFonts w:cs="Times New Roman"/>
          <w:b/>
          <w:bCs/>
          <w:sz w:val="32"/>
          <w:szCs w:val="32"/>
        </w:rPr>
      </w:pPr>
    </w:p>
    <w:p w14:paraId="3C94AE10" w14:textId="77777777" w:rsidR="006164AA" w:rsidRDefault="006164AA" w:rsidP="00047884">
      <w:pPr>
        <w:rPr>
          <w:rFonts w:cs="Times New Roman"/>
          <w:b/>
          <w:bCs/>
          <w:sz w:val="32"/>
          <w:szCs w:val="32"/>
        </w:rPr>
      </w:pPr>
    </w:p>
    <w:p w14:paraId="460D477F" w14:textId="77777777" w:rsidR="006164AA" w:rsidRDefault="006164AA" w:rsidP="00047884">
      <w:pPr>
        <w:rPr>
          <w:rFonts w:cs="Times New Roman"/>
          <w:b/>
          <w:bCs/>
          <w:sz w:val="32"/>
          <w:szCs w:val="32"/>
        </w:rPr>
      </w:pPr>
    </w:p>
    <w:p w14:paraId="781EA353" w14:textId="77777777" w:rsidR="006164AA" w:rsidRDefault="006164AA" w:rsidP="00047884">
      <w:pPr>
        <w:rPr>
          <w:rFonts w:cs="Times New Roman"/>
          <w:b/>
          <w:bCs/>
          <w:sz w:val="32"/>
          <w:szCs w:val="32"/>
        </w:rPr>
      </w:pPr>
    </w:p>
    <w:p w14:paraId="457CBE75" w14:textId="77777777" w:rsidR="006164AA" w:rsidRDefault="006164AA" w:rsidP="00047884">
      <w:pPr>
        <w:rPr>
          <w:rFonts w:cs="Times New Roman"/>
          <w:b/>
          <w:bCs/>
          <w:sz w:val="32"/>
          <w:szCs w:val="32"/>
        </w:rPr>
      </w:pPr>
    </w:p>
    <w:p w14:paraId="61E0DE63" w14:textId="77777777" w:rsidR="006164AA" w:rsidRDefault="006164AA" w:rsidP="00047884">
      <w:pPr>
        <w:rPr>
          <w:rFonts w:cs="Times New Roman"/>
          <w:b/>
          <w:bCs/>
          <w:sz w:val="32"/>
          <w:szCs w:val="32"/>
        </w:rPr>
      </w:pPr>
    </w:p>
    <w:p w14:paraId="135A46F6" w14:textId="77777777" w:rsidR="006164AA" w:rsidRDefault="006164AA" w:rsidP="00047884">
      <w:pPr>
        <w:rPr>
          <w:rFonts w:cs="Times New Roman"/>
          <w:b/>
          <w:bCs/>
          <w:sz w:val="32"/>
          <w:szCs w:val="32"/>
        </w:rPr>
      </w:pPr>
    </w:p>
    <w:p w14:paraId="6CD4EB55" w14:textId="77777777" w:rsidR="006164AA" w:rsidRPr="00AB12F4" w:rsidRDefault="006164AA" w:rsidP="00047884">
      <w:pPr>
        <w:rPr>
          <w:rFonts w:cs="Times New Roman"/>
          <w:b/>
          <w:bCs/>
          <w:sz w:val="32"/>
          <w:szCs w:val="32"/>
        </w:rPr>
      </w:pPr>
    </w:p>
    <w:p w14:paraId="343B9502" w14:textId="77777777" w:rsidR="008B7301" w:rsidRPr="00AB12F4" w:rsidRDefault="008B7301" w:rsidP="00047884">
      <w:pPr>
        <w:rPr>
          <w:rFonts w:cs="Times New Roman"/>
          <w:b/>
          <w:bCs/>
          <w:sz w:val="32"/>
          <w:szCs w:val="32"/>
        </w:rPr>
      </w:pPr>
    </w:p>
    <w:p w14:paraId="6779CF09" w14:textId="77777777" w:rsidR="002C37E7" w:rsidRPr="00AB12F4" w:rsidRDefault="002C37E7" w:rsidP="00047884">
      <w:pPr>
        <w:rPr>
          <w:rFonts w:cs="Times New Roman"/>
          <w:b/>
          <w:bCs/>
          <w:sz w:val="32"/>
          <w:szCs w:val="32"/>
        </w:rPr>
      </w:pPr>
    </w:p>
    <w:p w14:paraId="3DAE0074" w14:textId="23B0E3F6" w:rsidR="00C55C82" w:rsidRDefault="00C55C82" w:rsidP="00C55C82">
      <w:pPr>
        <w:jc w:val="center"/>
        <w:rPr>
          <w:rFonts w:cs="Times New Roman"/>
          <w:b/>
          <w:bCs/>
          <w:sz w:val="32"/>
          <w:szCs w:val="32"/>
        </w:rPr>
      </w:pPr>
      <w:r w:rsidRPr="00C55C82">
        <w:rPr>
          <w:rFonts w:cs="Times New Roman"/>
          <w:b/>
          <w:bCs/>
          <w:sz w:val="32"/>
          <w:szCs w:val="32"/>
        </w:rPr>
        <w:t>Partie 2 : Matériel et méthode</w:t>
      </w:r>
    </w:p>
    <w:p w14:paraId="53129A70" w14:textId="77777777" w:rsidR="00C55C82" w:rsidRDefault="00C55C82" w:rsidP="00047884">
      <w:pPr>
        <w:rPr>
          <w:rFonts w:cs="Times New Roman"/>
          <w:b/>
          <w:bCs/>
          <w:sz w:val="32"/>
          <w:szCs w:val="32"/>
        </w:rPr>
      </w:pPr>
    </w:p>
    <w:p w14:paraId="55D34F6D" w14:textId="77777777" w:rsidR="00C55C82" w:rsidRDefault="00C55C82" w:rsidP="00047884">
      <w:pPr>
        <w:rPr>
          <w:rFonts w:cs="Times New Roman"/>
          <w:b/>
          <w:bCs/>
          <w:sz w:val="32"/>
          <w:szCs w:val="32"/>
        </w:rPr>
      </w:pPr>
    </w:p>
    <w:p w14:paraId="22D6075B" w14:textId="77777777" w:rsidR="00C55C82" w:rsidRDefault="00C55C82" w:rsidP="00047884">
      <w:pPr>
        <w:rPr>
          <w:rFonts w:cs="Times New Roman"/>
          <w:b/>
          <w:bCs/>
          <w:sz w:val="32"/>
          <w:szCs w:val="32"/>
        </w:rPr>
      </w:pPr>
    </w:p>
    <w:p w14:paraId="76282E59" w14:textId="77777777" w:rsidR="00C55C82" w:rsidRDefault="00C55C82" w:rsidP="00047884">
      <w:pPr>
        <w:rPr>
          <w:rFonts w:cs="Times New Roman"/>
          <w:b/>
          <w:bCs/>
          <w:sz w:val="32"/>
          <w:szCs w:val="32"/>
        </w:rPr>
      </w:pPr>
    </w:p>
    <w:p w14:paraId="1C2CCA36" w14:textId="77777777" w:rsidR="00C55C82" w:rsidRDefault="00C55C82" w:rsidP="00047884">
      <w:pPr>
        <w:rPr>
          <w:rFonts w:cs="Times New Roman"/>
          <w:b/>
          <w:bCs/>
          <w:sz w:val="32"/>
          <w:szCs w:val="32"/>
        </w:rPr>
      </w:pPr>
    </w:p>
    <w:p w14:paraId="701DAB98" w14:textId="77777777" w:rsidR="00C55C82" w:rsidRDefault="00C55C82" w:rsidP="00047884">
      <w:pPr>
        <w:rPr>
          <w:rFonts w:cs="Times New Roman"/>
          <w:b/>
          <w:bCs/>
          <w:sz w:val="32"/>
          <w:szCs w:val="32"/>
        </w:rPr>
      </w:pPr>
    </w:p>
    <w:p w14:paraId="45BE4232" w14:textId="77777777" w:rsidR="00C55C82" w:rsidRDefault="00C55C82" w:rsidP="00047884">
      <w:pPr>
        <w:rPr>
          <w:rFonts w:cs="Times New Roman"/>
          <w:b/>
          <w:bCs/>
          <w:sz w:val="32"/>
          <w:szCs w:val="32"/>
        </w:rPr>
      </w:pPr>
    </w:p>
    <w:p w14:paraId="6BF0754D" w14:textId="77777777" w:rsidR="00C55C82" w:rsidRDefault="00C55C82" w:rsidP="00047884">
      <w:pPr>
        <w:rPr>
          <w:rFonts w:cs="Times New Roman"/>
          <w:b/>
          <w:bCs/>
          <w:sz w:val="32"/>
          <w:szCs w:val="32"/>
        </w:rPr>
      </w:pPr>
    </w:p>
    <w:p w14:paraId="6302A480" w14:textId="77777777" w:rsidR="00C55C82" w:rsidRDefault="00C55C82" w:rsidP="00047884">
      <w:pPr>
        <w:rPr>
          <w:rFonts w:cs="Times New Roman"/>
          <w:b/>
          <w:bCs/>
          <w:sz w:val="32"/>
          <w:szCs w:val="32"/>
        </w:rPr>
      </w:pPr>
    </w:p>
    <w:p w14:paraId="437542E1" w14:textId="77777777" w:rsidR="00C55C82" w:rsidRDefault="00C55C82" w:rsidP="00047884">
      <w:pPr>
        <w:rPr>
          <w:rFonts w:cs="Times New Roman"/>
          <w:b/>
          <w:bCs/>
          <w:sz w:val="32"/>
          <w:szCs w:val="32"/>
        </w:rPr>
      </w:pPr>
    </w:p>
    <w:p w14:paraId="7FA9430D" w14:textId="77777777" w:rsidR="00C55C82" w:rsidRPr="00FC50CD" w:rsidRDefault="00C55C82" w:rsidP="00E54A09"/>
    <w:p w14:paraId="075FDA6F" w14:textId="5A6ACDB0" w:rsidR="00C55C82" w:rsidRDefault="00C55C82" w:rsidP="00C55C82">
      <w:pPr>
        <w:jc w:val="center"/>
        <w:rPr>
          <w:rFonts w:cs="Times New Roman"/>
          <w:b/>
          <w:bCs/>
          <w:sz w:val="32"/>
          <w:szCs w:val="32"/>
        </w:rPr>
      </w:pPr>
      <w:r w:rsidRPr="00C55C82">
        <w:rPr>
          <w:rFonts w:cs="Times New Roman"/>
          <w:b/>
          <w:bCs/>
          <w:sz w:val="32"/>
          <w:szCs w:val="32"/>
        </w:rPr>
        <w:t>Partie 3 : Résultats et discussion</w:t>
      </w:r>
    </w:p>
    <w:p w14:paraId="181F4AEC" w14:textId="77777777" w:rsidR="00C55C82" w:rsidRDefault="00C55C82" w:rsidP="00C55C82">
      <w:pPr>
        <w:jc w:val="center"/>
        <w:rPr>
          <w:rFonts w:cs="Times New Roman"/>
          <w:b/>
          <w:bCs/>
          <w:sz w:val="32"/>
          <w:szCs w:val="32"/>
        </w:rPr>
      </w:pPr>
    </w:p>
    <w:p w14:paraId="5D8F186F" w14:textId="77777777" w:rsidR="00C55C82" w:rsidRDefault="00C55C82" w:rsidP="00C55C82">
      <w:pPr>
        <w:jc w:val="center"/>
        <w:rPr>
          <w:rFonts w:cs="Times New Roman"/>
          <w:b/>
          <w:bCs/>
          <w:sz w:val="32"/>
          <w:szCs w:val="32"/>
        </w:rPr>
      </w:pPr>
    </w:p>
    <w:p w14:paraId="5B9B6EE1" w14:textId="77777777" w:rsidR="00C55C82" w:rsidRDefault="00C55C82" w:rsidP="00C55C82">
      <w:pPr>
        <w:jc w:val="center"/>
        <w:rPr>
          <w:rFonts w:cs="Times New Roman"/>
          <w:b/>
          <w:bCs/>
          <w:sz w:val="32"/>
          <w:szCs w:val="32"/>
        </w:rPr>
      </w:pPr>
    </w:p>
    <w:p w14:paraId="26374EE5" w14:textId="77777777" w:rsidR="00C55C82" w:rsidRDefault="00C55C82" w:rsidP="00C55C82">
      <w:pPr>
        <w:jc w:val="center"/>
        <w:rPr>
          <w:rFonts w:cs="Times New Roman"/>
          <w:b/>
          <w:bCs/>
          <w:sz w:val="32"/>
          <w:szCs w:val="32"/>
        </w:rPr>
      </w:pPr>
    </w:p>
    <w:p w14:paraId="7E761C8C" w14:textId="77777777" w:rsidR="00C55C82" w:rsidRDefault="00C55C82" w:rsidP="00C55C82">
      <w:pPr>
        <w:jc w:val="center"/>
        <w:rPr>
          <w:rFonts w:cs="Times New Roman"/>
          <w:b/>
          <w:bCs/>
          <w:sz w:val="32"/>
          <w:szCs w:val="32"/>
        </w:rPr>
      </w:pPr>
    </w:p>
    <w:p w14:paraId="62E9245E" w14:textId="77777777" w:rsidR="00C55C82" w:rsidRDefault="00C55C82" w:rsidP="00C55C82">
      <w:pPr>
        <w:jc w:val="center"/>
        <w:rPr>
          <w:rFonts w:cs="Times New Roman"/>
          <w:b/>
          <w:bCs/>
          <w:sz w:val="32"/>
          <w:szCs w:val="32"/>
        </w:rPr>
      </w:pPr>
    </w:p>
    <w:p w14:paraId="1BF685F8" w14:textId="77777777" w:rsidR="00C55C82" w:rsidRDefault="00C55C82" w:rsidP="00C55C82">
      <w:pPr>
        <w:jc w:val="center"/>
        <w:rPr>
          <w:rFonts w:cs="Times New Roman"/>
          <w:b/>
          <w:bCs/>
          <w:sz w:val="32"/>
          <w:szCs w:val="32"/>
        </w:rPr>
      </w:pPr>
    </w:p>
    <w:p w14:paraId="12630D80" w14:textId="77777777" w:rsidR="00C55C82" w:rsidRDefault="00C55C82" w:rsidP="00C55C82">
      <w:pPr>
        <w:jc w:val="center"/>
        <w:rPr>
          <w:rFonts w:cs="Times New Roman"/>
          <w:b/>
          <w:bCs/>
          <w:sz w:val="32"/>
          <w:szCs w:val="32"/>
        </w:rPr>
      </w:pPr>
    </w:p>
    <w:p w14:paraId="74549CF2" w14:textId="77777777" w:rsidR="00C55C82" w:rsidRDefault="00C55C82" w:rsidP="00C55C82">
      <w:pPr>
        <w:jc w:val="center"/>
        <w:rPr>
          <w:rFonts w:cs="Times New Roman"/>
          <w:b/>
          <w:bCs/>
          <w:sz w:val="32"/>
          <w:szCs w:val="32"/>
        </w:rPr>
      </w:pPr>
    </w:p>
    <w:p w14:paraId="7DD77E93" w14:textId="77777777" w:rsidR="00C55C82" w:rsidRDefault="00C55C82" w:rsidP="00C55C82">
      <w:pPr>
        <w:jc w:val="center"/>
        <w:rPr>
          <w:rFonts w:cs="Times New Roman"/>
          <w:b/>
          <w:bCs/>
          <w:sz w:val="32"/>
          <w:szCs w:val="32"/>
        </w:rPr>
      </w:pPr>
    </w:p>
    <w:p w14:paraId="0EFAA945" w14:textId="77777777" w:rsidR="00C55C82" w:rsidRDefault="00C55C82" w:rsidP="00C55C82">
      <w:pPr>
        <w:jc w:val="center"/>
        <w:rPr>
          <w:rFonts w:cs="Times New Roman"/>
          <w:b/>
          <w:bCs/>
          <w:sz w:val="32"/>
          <w:szCs w:val="32"/>
        </w:rPr>
      </w:pPr>
    </w:p>
    <w:p w14:paraId="0361F0D4" w14:textId="77777777" w:rsidR="00C55C82" w:rsidRDefault="00C55C82" w:rsidP="008F77DC">
      <w:pPr>
        <w:rPr>
          <w:rFonts w:cs="Times New Roman"/>
          <w:b/>
          <w:bCs/>
          <w:sz w:val="32"/>
          <w:szCs w:val="32"/>
        </w:rPr>
      </w:pPr>
    </w:p>
    <w:p w14:paraId="1C8E2008" w14:textId="16DDD52F" w:rsidR="00C55C82" w:rsidRDefault="00C55C82" w:rsidP="00C55C82">
      <w:pPr>
        <w:jc w:val="center"/>
        <w:rPr>
          <w:rFonts w:cs="Times New Roman"/>
          <w:b/>
          <w:bCs/>
          <w:sz w:val="32"/>
          <w:szCs w:val="32"/>
        </w:rPr>
      </w:pPr>
      <w:r w:rsidRPr="00C55C82">
        <w:rPr>
          <w:rFonts w:cs="Times New Roman"/>
          <w:b/>
          <w:bCs/>
          <w:sz w:val="32"/>
          <w:szCs w:val="32"/>
        </w:rPr>
        <w:t>Conclusion générale</w:t>
      </w:r>
    </w:p>
    <w:p w14:paraId="0F20DEDB" w14:textId="77777777" w:rsidR="008F77DC" w:rsidRDefault="008F77DC" w:rsidP="009C4B1B">
      <w:pPr>
        <w:jc w:val="left"/>
        <w:rPr>
          <w:rFonts w:cs="Times New Roman"/>
          <w:b/>
          <w:bCs/>
          <w:sz w:val="32"/>
          <w:szCs w:val="32"/>
        </w:rPr>
      </w:pPr>
    </w:p>
    <w:p w14:paraId="39BF610C" w14:textId="4BCFA3CD" w:rsidR="00C55C82" w:rsidRPr="00047884" w:rsidRDefault="00C55C82" w:rsidP="009C4B1B">
      <w:pPr>
        <w:jc w:val="left"/>
        <w:rPr>
          <w:rFonts w:cs="Times New Roman"/>
          <w:b/>
          <w:bCs/>
          <w:sz w:val="32"/>
          <w:szCs w:val="32"/>
        </w:rPr>
      </w:pPr>
    </w:p>
    <w:sectPr w:rsidR="00C55C82" w:rsidRPr="00047884" w:rsidSect="00F409D3">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AB0FC6" w14:textId="77777777" w:rsidR="003D72C0" w:rsidRDefault="003D72C0" w:rsidP="009C4B1B">
      <w:pPr>
        <w:spacing w:after="0" w:line="240" w:lineRule="auto"/>
      </w:pPr>
      <w:r>
        <w:separator/>
      </w:r>
    </w:p>
  </w:endnote>
  <w:endnote w:type="continuationSeparator" w:id="0">
    <w:p w14:paraId="56DF44B5" w14:textId="77777777" w:rsidR="003D72C0" w:rsidRDefault="003D72C0" w:rsidP="009C4B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Open Sans">
    <w:charset w:val="00"/>
    <w:family w:val="swiss"/>
    <w:pitch w:val="variable"/>
    <w:sig w:usb0="E00002EF" w:usb1="4000205B" w:usb2="00000028"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CA248E" w14:textId="77777777" w:rsidR="003D72C0" w:rsidRDefault="003D72C0" w:rsidP="009C4B1B">
      <w:pPr>
        <w:spacing w:after="0" w:line="240" w:lineRule="auto"/>
      </w:pPr>
      <w:r>
        <w:separator/>
      </w:r>
    </w:p>
  </w:footnote>
  <w:footnote w:type="continuationSeparator" w:id="0">
    <w:p w14:paraId="1EC1452C" w14:textId="77777777" w:rsidR="003D72C0" w:rsidRDefault="003D72C0" w:rsidP="009C4B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67CA7"/>
    <w:multiLevelType w:val="hybridMultilevel"/>
    <w:tmpl w:val="2DFC89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7297253"/>
    <w:multiLevelType w:val="multilevel"/>
    <w:tmpl w:val="704CB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4B055E"/>
    <w:multiLevelType w:val="hybridMultilevel"/>
    <w:tmpl w:val="C53036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EAB431C"/>
    <w:multiLevelType w:val="hybridMultilevel"/>
    <w:tmpl w:val="B5DAFA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03F54F2"/>
    <w:multiLevelType w:val="multilevel"/>
    <w:tmpl w:val="303E1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5B416D"/>
    <w:multiLevelType w:val="hybridMultilevel"/>
    <w:tmpl w:val="AB2071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D035402"/>
    <w:multiLevelType w:val="hybridMultilevel"/>
    <w:tmpl w:val="83248F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20374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58E7854"/>
    <w:multiLevelType w:val="multilevel"/>
    <w:tmpl w:val="2244DC60"/>
    <w:lvl w:ilvl="0">
      <w:start w:val="1"/>
      <w:numFmt w:val="decimal"/>
      <w:pStyle w:val="Titre1"/>
      <w:lvlText w:val="%1."/>
      <w:lvlJc w:val="left"/>
      <w:pPr>
        <w:ind w:left="360" w:hanging="360"/>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9" w15:restartNumberingAfterBreak="0">
    <w:nsid w:val="653D219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51718195">
    <w:abstractNumId w:val="9"/>
  </w:num>
  <w:num w:numId="2" w16cid:durableId="1683824873">
    <w:abstractNumId w:val="8"/>
  </w:num>
  <w:num w:numId="3" w16cid:durableId="393089911">
    <w:abstractNumId w:val="0"/>
  </w:num>
  <w:num w:numId="4" w16cid:durableId="1885169698">
    <w:abstractNumId w:val="3"/>
  </w:num>
  <w:num w:numId="5" w16cid:durableId="2133092311">
    <w:abstractNumId w:val="4"/>
  </w:num>
  <w:num w:numId="6" w16cid:durableId="150485026">
    <w:abstractNumId w:val="5"/>
  </w:num>
  <w:num w:numId="7" w16cid:durableId="39593290">
    <w:abstractNumId w:val="1"/>
  </w:num>
  <w:num w:numId="8" w16cid:durableId="449981904">
    <w:abstractNumId w:val="6"/>
  </w:num>
  <w:num w:numId="9" w16cid:durableId="1464928993">
    <w:abstractNumId w:val="2"/>
  </w:num>
  <w:num w:numId="10" w16cid:durableId="100035459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125B"/>
    <w:rsid w:val="0000449F"/>
    <w:rsid w:val="00004927"/>
    <w:rsid w:val="00016F50"/>
    <w:rsid w:val="00023DC5"/>
    <w:rsid w:val="00027327"/>
    <w:rsid w:val="00030674"/>
    <w:rsid w:val="000411FB"/>
    <w:rsid w:val="00047884"/>
    <w:rsid w:val="00053C07"/>
    <w:rsid w:val="000542E0"/>
    <w:rsid w:val="000A31B8"/>
    <w:rsid w:val="000A51F4"/>
    <w:rsid w:val="000B6935"/>
    <w:rsid w:val="000D1BB0"/>
    <w:rsid w:val="000F7FE2"/>
    <w:rsid w:val="00103790"/>
    <w:rsid w:val="00112A0D"/>
    <w:rsid w:val="00117DB9"/>
    <w:rsid w:val="00136C56"/>
    <w:rsid w:val="0013741D"/>
    <w:rsid w:val="001416B2"/>
    <w:rsid w:val="00147CDE"/>
    <w:rsid w:val="0015410A"/>
    <w:rsid w:val="00165E0D"/>
    <w:rsid w:val="00165FA5"/>
    <w:rsid w:val="00166CA4"/>
    <w:rsid w:val="001726F8"/>
    <w:rsid w:val="001750A4"/>
    <w:rsid w:val="00191EAF"/>
    <w:rsid w:val="001C4E87"/>
    <w:rsid w:val="002100F5"/>
    <w:rsid w:val="00231055"/>
    <w:rsid w:val="00231A93"/>
    <w:rsid w:val="002379BB"/>
    <w:rsid w:val="002456D9"/>
    <w:rsid w:val="00256B9B"/>
    <w:rsid w:val="0025710D"/>
    <w:rsid w:val="002574C9"/>
    <w:rsid w:val="00261B73"/>
    <w:rsid w:val="0026469E"/>
    <w:rsid w:val="00286B86"/>
    <w:rsid w:val="00294F16"/>
    <w:rsid w:val="002C020A"/>
    <w:rsid w:val="002C37E7"/>
    <w:rsid w:val="002D3018"/>
    <w:rsid w:val="002E6844"/>
    <w:rsid w:val="002F0C88"/>
    <w:rsid w:val="002F27B7"/>
    <w:rsid w:val="00307898"/>
    <w:rsid w:val="00310FE8"/>
    <w:rsid w:val="00315A28"/>
    <w:rsid w:val="00317DB8"/>
    <w:rsid w:val="00362B27"/>
    <w:rsid w:val="00363041"/>
    <w:rsid w:val="00363EAB"/>
    <w:rsid w:val="00367B9A"/>
    <w:rsid w:val="00394CB4"/>
    <w:rsid w:val="003D1745"/>
    <w:rsid w:val="003D72C0"/>
    <w:rsid w:val="003E351A"/>
    <w:rsid w:val="003E71B2"/>
    <w:rsid w:val="004221DE"/>
    <w:rsid w:val="00465CCE"/>
    <w:rsid w:val="004B6448"/>
    <w:rsid w:val="004B7B36"/>
    <w:rsid w:val="004C46B5"/>
    <w:rsid w:val="004C5554"/>
    <w:rsid w:val="00510BE5"/>
    <w:rsid w:val="0051405F"/>
    <w:rsid w:val="00515859"/>
    <w:rsid w:val="00517CFB"/>
    <w:rsid w:val="00537936"/>
    <w:rsid w:val="005421F3"/>
    <w:rsid w:val="005515F0"/>
    <w:rsid w:val="005953CD"/>
    <w:rsid w:val="005A3387"/>
    <w:rsid w:val="005D36CF"/>
    <w:rsid w:val="005E18BF"/>
    <w:rsid w:val="006036A6"/>
    <w:rsid w:val="006164AA"/>
    <w:rsid w:val="0062682A"/>
    <w:rsid w:val="00655F96"/>
    <w:rsid w:val="0066727F"/>
    <w:rsid w:val="00672831"/>
    <w:rsid w:val="00677ECD"/>
    <w:rsid w:val="006844AF"/>
    <w:rsid w:val="00687108"/>
    <w:rsid w:val="00690CA5"/>
    <w:rsid w:val="006F7D11"/>
    <w:rsid w:val="007052C5"/>
    <w:rsid w:val="00710F79"/>
    <w:rsid w:val="00736923"/>
    <w:rsid w:val="007416B1"/>
    <w:rsid w:val="00747E89"/>
    <w:rsid w:val="00750B43"/>
    <w:rsid w:val="00772A02"/>
    <w:rsid w:val="007826A9"/>
    <w:rsid w:val="00782719"/>
    <w:rsid w:val="00791E63"/>
    <w:rsid w:val="0079361A"/>
    <w:rsid w:val="007B33B7"/>
    <w:rsid w:val="007B7083"/>
    <w:rsid w:val="007C42A6"/>
    <w:rsid w:val="007D5CD3"/>
    <w:rsid w:val="007E1839"/>
    <w:rsid w:val="007E3914"/>
    <w:rsid w:val="007F0BCA"/>
    <w:rsid w:val="0081290A"/>
    <w:rsid w:val="00814A43"/>
    <w:rsid w:val="0083060A"/>
    <w:rsid w:val="008320C7"/>
    <w:rsid w:val="008331B4"/>
    <w:rsid w:val="00833FCE"/>
    <w:rsid w:val="008453ED"/>
    <w:rsid w:val="0085748D"/>
    <w:rsid w:val="00867F18"/>
    <w:rsid w:val="008718CD"/>
    <w:rsid w:val="00882EFF"/>
    <w:rsid w:val="008A4D69"/>
    <w:rsid w:val="008A4E7E"/>
    <w:rsid w:val="008B5730"/>
    <w:rsid w:val="008B7301"/>
    <w:rsid w:val="008D3C31"/>
    <w:rsid w:val="008E2FF5"/>
    <w:rsid w:val="008F1B8C"/>
    <w:rsid w:val="008F77DC"/>
    <w:rsid w:val="00921690"/>
    <w:rsid w:val="00927670"/>
    <w:rsid w:val="00933052"/>
    <w:rsid w:val="0094125B"/>
    <w:rsid w:val="00946D5D"/>
    <w:rsid w:val="00953C5D"/>
    <w:rsid w:val="0096307A"/>
    <w:rsid w:val="00970320"/>
    <w:rsid w:val="009713A2"/>
    <w:rsid w:val="00977D5A"/>
    <w:rsid w:val="00981B77"/>
    <w:rsid w:val="009942AC"/>
    <w:rsid w:val="00997A1F"/>
    <w:rsid w:val="009A2597"/>
    <w:rsid w:val="009A4C43"/>
    <w:rsid w:val="009B3902"/>
    <w:rsid w:val="009C4B1B"/>
    <w:rsid w:val="009D66E9"/>
    <w:rsid w:val="009E3EFF"/>
    <w:rsid w:val="00A138AF"/>
    <w:rsid w:val="00A17CCF"/>
    <w:rsid w:val="00A41A7E"/>
    <w:rsid w:val="00A669AB"/>
    <w:rsid w:val="00A736DE"/>
    <w:rsid w:val="00A810CA"/>
    <w:rsid w:val="00A81E26"/>
    <w:rsid w:val="00A825C3"/>
    <w:rsid w:val="00A97154"/>
    <w:rsid w:val="00AB12F4"/>
    <w:rsid w:val="00AB504B"/>
    <w:rsid w:val="00AC4079"/>
    <w:rsid w:val="00AD685E"/>
    <w:rsid w:val="00B13D3F"/>
    <w:rsid w:val="00B20254"/>
    <w:rsid w:val="00B27C9A"/>
    <w:rsid w:val="00B304CF"/>
    <w:rsid w:val="00B433AF"/>
    <w:rsid w:val="00B44C75"/>
    <w:rsid w:val="00B52C45"/>
    <w:rsid w:val="00B56B93"/>
    <w:rsid w:val="00B63CD2"/>
    <w:rsid w:val="00B76832"/>
    <w:rsid w:val="00B8172A"/>
    <w:rsid w:val="00BA3CDC"/>
    <w:rsid w:val="00BA4009"/>
    <w:rsid w:val="00BB1047"/>
    <w:rsid w:val="00BB16B2"/>
    <w:rsid w:val="00BD2905"/>
    <w:rsid w:val="00BD42FE"/>
    <w:rsid w:val="00BE0336"/>
    <w:rsid w:val="00BE3260"/>
    <w:rsid w:val="00BF1EF3"/>
    <w:rsid w:val="00C179BA"/>
    <w:rsid w:val="00C22F6E"/>
    <w:rsid w:val="00C25133"/>
    <w:rsid w:val="00C30C0F"/>
    <w:rsid w:val="00C430B3"/>
    <w:rsid w:val="00C44799"/>
    <w:rsid w:val="00C55C82"/>
    <w:rsid w:val="00C779DB"/>
    <w:rsid w:val="00C86030"/>
    <w:rsid w:val="00C91A5D"/>
    <w:rsid w:val="00CB20FF"/>
    <w:rsid w:val="00CB7070"/>
    <w:rsid w:val="00CC28FA"/>
    <w:rsid w:val="00D0288F"/>
    <w:rsid w:val="00D269A0"/>
    <w:rsid w:val="00D3256C"/>
    <w:rsid w:val="00D32570"/>
    <w:rsid w:val="00D56254"/>
    <w:rsid w:val="00D66D4B"/>
    <w:rsid w:val="00D709E5"/>
    <w:rsid w:val="00D72627"/>
    <w:rsid w:val="00D80B84"/>
    <w:rsid w:val="00D84FD1"/>
    <w:rsid w:val="00DA474B"/>
    <w:rsid w:val="00DD56BA"/>
    <w:rsid w:val="00DD570E"/>
    <w:rsid w:val="00DD5A25"/>
    <w:rsid w:val="00E27AFB"/>
    <w:rsid w:val="00E3538E"/>
    <w:rsid w:val="00E54A09"/>
    <w:rsid w:val="00E80315"/>
    <w:rsid w:val="00E925A4"/>
    <w:rsid w:val="00E9449F"/>
    <w:rsid w:val="00E95B0D"/>
    <w:rsid w:val="00E968AC"/>
    <w:rsid w:val="00EA3066"/>
    <w:rsid w:val="00EB47C8"/>
    <w:rsid w:val="00EB6A4C"/>
    <w:rsid w:val="00EC0629"/>
    <w:rsid w:val="00ED291C"/>
    <w:rsid w:val="00ED7214"/>
    <w:rsid w:val="00EE7311"/>
    <w:rsid w:val="00EF4AC8"/>
    <w:rsid w:val="00F10205"/>
    <w:rsid w:val="00F25C6E"/>
    <w:rsid w:val="00F409D3"/>
    <w:rsid w:val="00F50892"/>
    <w:rsid w:val="00F528B3"/>
    <w:rsid w:val="00F71575"/>
    <w:rsid w:val="00F746C8"/>
    <w:rsid w:val="00F755F1"/>
    <w:rsid w:val="00F807FA"/>
    <w:rsid w:val="00F8649E"/>
    <w:rsid w:val="00F97AAC"/>
    <w:rsid w:val="00FB0AF0"/>
    <w:rsid w:val="00FB7C61"/>
    <w:rsid w:val="00FC3427"/>
    <w:rsid w:val="00FC50CD"/>
    <w:rsid w:val="00FD3B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51F41"/>
  <w15:chartTrackingRefBased/>
  <w15:docId w15:val="{909CC883-EDED-491C-A1E1-261AB19F3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1F4"/>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687108"/>
    <w:pPr>
      <w:keepNext/>
      <w:keepLines/>
      <w:numPr>
        <w:numId w:val="2"/>
      </w:numPr>
      <w:spacing w:before="360" w:after="80"/>
      <w:jc w:val="center"/>
      <w:outlineLvl w:val="0"/>
    </w:pPr>
    <w:rPr>
      <w:rFonts w:eastAsiaTheme="majorEastAsia" w:cstheme="majorBidi"/>
      <w:b/>
      <w:sz w:val="32"/>
      <w:szCs w:val="40"/>
    </w:rPr>
  </w:style>
  <w:style w:type="paragraph" w:styleId="Titre2">
    <w:name w:val="heading 2"/>
    <w:basedOn w:val="Normal"/>
    <w:next w:val="Normal"/>
    <w:link w:val="Titre2Car"/>
    <w:uiPriority w:val="9"/>
    <w:unhideWhenUsed/>
    <w:qFormat/>
    <w:rsid w:val="00FC50CD"/>
    <w:pPr>
      <w:keepNext/>
      <w:keepLines/>
      <w:numPr>
        <w:ilvl w:val="1"/>
        <w:numId w:val="2"/>
      </w:numPr>
      <w:spacing w:before="160" w:after="80"/>
      <w:outlineLvl w:val="1"/>
    </w:pPr>
    <w:rPr>
      <w:rFonts w:eastAsiaTheme="majorEastAsia" w:cstheme="majorBidi"/>
      <w:b/>
      <w:szCs w:val="32"/>
    </w:rPr>
  </w:style>
  <w:style w:type="paragraph" w:styleId="Titre3">
    <w:name w:val="heading 3"/>
    <w:basedOn w:val="Normal"/>
    <w:next w:val="Normal"/>
    <w:link w:val="Titre3Car"/>
    <w:uiPriority w:val="9"/>
    <w:unhideWhenUsed/>
    <w:qFormat/>
    <w:rsid w:val="00C25133"/>
    <w:pPr>
      <w:keepNext/>
      <w:keepLines/>
      <w:numPr>
        <w:ilvl w:val="2"/>
        <w:numId w:val="2"/>
      </w:numPr>
      <w:spacing w:before="160" w:after="80"/>
      <w:outlineLvl w:val="2"/>
    </w:pPr>
    <w:rPr>
      <w:rFonts w:eastAsiaTheme="majorEastAsia" w:cstheme="majorBidi"/>
      <w:b/>
      <w:szCs w:val="28"/>
    </w:rPr>
  </w:style>
  <w:style w:type="paragraph" w:styleId="Titre4">
    <w:name w:val="heading 4"/>
    <w:basedOn w:val="Normal"/>
    <w:next w:val="Normal"/>
    <w:link w:val="Titre4Car"/>
    <w:uiPriority w:val="9"/>
    <w:unhideWhenUsed/>
    <w:qFormat/>
    <w:rsid w:val="00BB1047"/>
    <w:pPr>
      <w:keepNext/>
      <w:keepLines/>
      <w:numPr>
        <w:ilvl w:val="3"/>
        <w:numId w:val="2"/>
      </w:numPr>
      <w:spacing w:before="80" w:after="40"/>
      <w:outlineLvl w:val="3"/>
    </w:pPr>
    <w:rPr>
      <w:rFonts w:eastAsiaTheme="majorEastAsia" w:cstheme="majorBidi"/>
      <w:b/>
      <w:i/>
      <w:iCs/>
    </w:rPr>
  </w:style>
  <w:style w:type="paragraph" w:styleId="Titre5">
    <w:name w:val="heading 5"/>
    <w:basedOn w:val="Normal"/>
    <w:next w:val="Normal"/>
    <w:link w:val="Titre5Car"/>
    <w:uiPriority w:val="9"/>
    <w:semiHidden/>
    <w:unhideWhenUsed/>
    <w:qFormat/>
    <w:rsid w:val="0094125B"/>
    <w:pPr>
      <w:keepNext/>
      <w:keepLines/>
      <w:numPr>
        <w:ilvl w:val="4"/>
        <w:numId w:val="2"/>
      </w:numPr>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94125B"/>
    <w:pPr>
      <w:keepNext/>
      <w:keepLines/>
      <w:numPr>
        <w:ilvl w:val="5"/>
        <w:numId w:val="2"/>
      </w:numPr>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94125B"/>
    <w:pPr>
      <w:keepNext/>
      <w:keepLines/>
      <w:numPr>
        <w:ilvl w:val="6"/>
        <w:numId w:val="2"/>
      </w:numPr>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94125B"/>
    <w:pPr>
      <w:keepNext/>
      <w:keepLines/>
      <w:numPr>
        <w:ilvl w:val="7"/>
        <w:numId w:val="2"/>
      </w:numPr>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94125B"/>
    <w:pPr>
      <w:keepNext/>
      <w:keepLines/>
      <w:numPr>
        <w:ilvl w:val="8"/>
        <w:numId w:val="2"/>
      </w:numPr>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87108"/>
    <w:rPr>
      <w:rFonts w:ascii="Times New Roman" w:eastAsiaTheme="majorEastAsia" w:hAnsi="Times New Roman" w:cstheme="majorBidi"/>
      <w:b/>
      <w:sz w:val="32"/>
      <w:szCs w:val="40"/>
    </w:rPr>
  </w:style>
  <w:style w:type="character" w:customStyle="1" w:styleId="Titre2Car">
    <w:name w:val="Titre 2 Car"/>
    <w:basedOn w:val="Policepardfaut"/>
    <w:link w:val="Titre2"/>
    <w:uiPriority w:val="9"/>
    <w:rsid w:val="00FC50CD"/>
    <w:rPr>
      <w:rFonts w:ascii="Times New Roman" w:eastAsiaTheme="majorEastAsia" w:hAnsi="Times New Roman" w:cstheme="majorBidi"/>
      <w:b/>
      <w:sz w:val="24"/>
      <w:szCs w:val="32"/>
    </w:rPr>
  </w:style>
  <w:style w:type="character" w:customStyle="1" w:styleId="Titre3Car">
    <w:name w:val="Titre 3 Car"/>
    <w:basedOn w:val="Policepardfaut"/>
    <w:link w:val="Titre3"/>
    <w:uiPriority w:val="9"/>
    <w:rsid w:val="00C25133"/>
    <w:rPr>
      <w:rFonts w:ascii="Times New Roman" w:eastAsiaTheme="majorEastAsia" w:hAnsi="Times New Roman" w:cstheme="majorBidi"/>
      <w:b/>
      <w:sz w:val="24"/>
      <w:szCs w:val="28"/>
    </w:rPr>
  </w:style>
  <w:style w:type="character" w:customStyle="1" w:styleId="Titre4Car">
    <w:name w:val="Titre 4 Car"/>
    <w:basedOn w:val="Policepardfaut"/>
    <w:link w:val="Titre4"/>
    <w:uiPriority w:val="9"/>
    <w:rsid w:val="00BB1047"/>
    <w:rPr>
      <w:rFonts w:ascii="Times New Roman" w:eastAsiaTheme="majorEastAsia" w:hAnsi="Times New Roman" w:cstheme="majorBidi"/>
      <w:b/>
      <w:i/>
      <w:iCs/>
      <w:sz w:val="24"/>
    </w:rPr>
  </w:style>
  <w:style w:type="character" w:customStyle="1" w:styleId="Titre5Car">
    <w:name w:val="Titre 5 Car"/>
    <w:basedOn w:val="Policepardfaut"/>
    <w:link w:val="Titre5"/>
    <w:uiPriority w:val="9"/>
    <w:semiHidden/>
    <w:rsid w:val="0094125B"/>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94125B"/>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94125B"/>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94125B"/>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94125B"/>
    <w:rPr>
      <w:rFonts w:eastAsiaTheme="majorEastAsia" w:cstheme="majorBidi"/>
      <w:color w:val="272727" w:themeColor="text1" w:themeTint="D8"/>
    </w:rPr>
  </w:style>
  <w:style w:type="paragraph" w:styleId="Titre">
    <w:name w:val="Title"/>
    <w:basedOn w:val="Normal"/>
    <w:next w:val="Normal"/>
    <w:link w:val="TitreCar"/>
    <w:uiPriority w:val="10"/>
    <w:qFormat/>
    <w:rsid w:val="00F746C8"/>
    <w:pPr>
      <w:spacing w:after="80" w:line="240" w:lineRule="auto"/>
      <w:contextualSpacing/>
    </w:pPr>
    <w:rPr>
      <w:rFonts w:eastAsiaTheme="majorEastAsia" w:cstheme="majorBidi"/>
      <w:b/>
      <w:spacing w:val="-10"/>
      <w:kern w:val="28"/>
      <w:sz w:val="32"/>
      <w:szCs w:val="56"/>
    </w:rPr>
  </w:style>
  <w:style w:type="character" w:customStyle="1" w:styleId="TitreCar">
    <w:name w:val="Titre Car"/>
    <w:basedOn w:val="Policepardfaut"/>
    <w:link w:val="Titre"/>
    <w:uiPriority w:val="10"/>
    <w:rsid w:val="00F746C8"/>
    <w:rPr>
      <w:rFonts w:ascii="Times New Roman" w:eastAsiaTheme="majorEastAsia" w:hAnsi="Times New Roman" w:cstheme="majorBidi"/>
      <w:b/>
      <w:spacing w:val="-10"/>
      <w:kern w:val="28"/>
      <w:sz w:val="32"/>
      <w:szCs w:val="56"/>
    </w:rPr>
  </w:style>
  <w:style w:type="paragraph" w:styleId="Sous-titre">
    <w:name w:val="Subtitle"/>
    <w:basedOn w:val="Normal"/>
    <w:next w:val="Normal"/>
    <w:link w:val="Sous-titreCar"/>
    <w:uiPriority w:val="11"/>
    <w:qFormat/>
    <w:rsid w:val="0094125B"/>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94125B"/>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94125B"/>
    <w:pPr>
      <w:spacing w:before="160"/>
      <w:jc w:val="center"/>
    </w:pPr>
    <w:rPr>
      <w:i/>
      <w:iCs/>
      <w:color w:val="404040" w:themeColor="text1" w:themeTint="BF"/>
    </w:rPr>
  </w:style>
  <w:style w:type="character" w:customStyle="1" w:styleId="CitationCar">
    <w:name w:val="Citation Car"/>
    <w:basedOn w:val="Policepardfaut"/>
    <w:link w:val="Citation"/>
    <w:uiPriority w:val="29"/>
    <w:rsid w:val="0094125B"/>
    <w:rPr>
      <w:i/>
      <w:iCs/>
      <w:color w:val="404040" w:themeColor="text1" w:themeTint="BF"/>
    </w:rPr>
  </w:style>
  <w:style w:type="paragraph" w:styleId="Paragraphedeliste">
    <w:name w:val="List Paragraph"/>
    <w:basedOn w:val="Normal"/>
    <w:uiPriority w:val="34"/>
    <w:qFormat/>
    <w:rsid w:val="0094125B"/>
    <w:pPr>
      <w:ind w:left="720"/>
      <w:contextualSpacing/>
    </w:pPr>
  </w:style>
  <w:style w:type="character" w:styleId="Accentuationintense">
    <w:name w:val="Intense Emphasis"/>
    <w:basedOn w:val="Policepardfaut"/>
    <w:uiPriority w:val="21"/>
    <w:qFormat/>
    <w:rsid w:val="0094125B"/>
    <w:rPr>
      <w:i/>
      <w:iCs/>
      <w:color w:val="0F4761" w:themeColor="accent1" w:themeShade="BF"/>
    </w:rPr>
  </w:style>
  <w:style w:type="paragraph" w:styleId="Citationintense">
    <w:name w:val="Intense Quote"/>
    <w:basedOn w:val="Normal"/>
    <w:next w:val="Normal"/>
    <w:link w:val="CitationintenseCar"/>
    <w:uiPriority w:val="30"/>
    <w:qFormat/>
    <w:rsid w:val="009412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94125B"/>
    <w:rPr>
      <w:i/>
      <w:iCs/>
      <w:color w:val="0F4761" w:themeColor="accent1" w:themeShade="BF"/>
    </w:rPr>
  </w:style>
  <w:style w:type="character" w:styleId="Rfrenceintense">
    <w:name w:val="Intense Reference"/>
    <w:basedOn w:val="Policepardfaut"/>
    <w:uiPriority w:val="32"/>
    <w:qFormat/>
    <w:rsid w:val="0094125B"/>
    <w:rPr>
      <w:b/>
      <w:bCs/>
      <w:smallCaps/>
      <w:color w:val="0F4761" w:themeColor="accent1" w:themeShade="BF"/>
      <w:spacing w:val="5"/>
    </w:rPr>
  </w:style>
  <w:style w:type="paragraph" w:styleId="Sansinterligne">
    <w:name w:val="No Spacing"/>
    <w:uiPriority w:val="1"/>
    <w:qFormat/>
    <w:rsid w:val="00B20254"/>
    <w:pPr>
      <w:spacing w:after="0" w:line="240" w:lineRule="auto"/>
    </w:pPr>
    <w:rPr>
      <w:rFonts w:ascii="Times New Roman" w:hAnsi="Times New Roman"/>
      <w:b/>
      <w:sz w:val="32"/>
    </w:rPr>
  </w:style>
  <w:style w:type="paragraph" w:styleId="Bibliographie">
    <w:name w:val="Bibliography"/>
    <w:basedOn w:val="Normal"/>
    <w:next w:val="Normal"/>
    <w:uiPriority w:val="37"/>
    <w:unhideWhenUsed/>
    <w:rsid w:val="00AC4079"/>
    <w:pPr>
      <w:tabs>
        <w:tab w:val="left" w:pos="504"/>
      </w:tabs>
      <w:spacing w:after="0" w:line="240" w:lineRule="auto"/>
      <w:ind w:left="504" w:hanging="504"/>
    </w:pPr>
  </w:style>
  <w:style w:type="paragraph" w:styleId="Lgende">
    <w:name w:val="caption"/>
    <w:basedOn w:val="Normal"/>
    <w:next w:val="Normal"/>
    <w:uiPriority w:val="35"/>
    <w:unhideWhenUsed/>
    <w:qFormat/>
    <w:rsid w:val="009B3902"/>
    <w:pPr>
      <w:spacing w:after="200" w:line="240" w:lineRule="auto"/>
    </w:pPr>
    <w:rPr>
      <w:i/>
      <w:iCs/>
      <w:color w:val="0E2841" w:themeColor="text2"/>
      <w:sz w:val="18"/>
      <w:szCs w:val="18"/>
    </w:rPr>
  </w:style>
  <w:style w:type="table" w:styleId="Grilledutableau">
    <w:name w:val="Table Grid"/>
    <w:basedOn w:val="TableauNormal"/>
    <w:uiPriority w:val="39"/>
    <w:rsid w:val="00D32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6Couleur-Accentuation6">
    <w:name w:val="List Table 6 Colorful Accent 6"/>
    <w:basedOn w:val="TableauNormal"/>
    <w:uiPriority w:val="51"/>
    <w:rsid w:val="00166CA4"/>
    <w:pPr>
      <w:spacing w:after="0" w:line="240" w:lineRule="auto"/>
    </w:pPr>
    <w:rPr>
      <w:color w:val="3A7C22" w:themeColor="accent6" w:themeShade="BF"/>
    </w:rPr>
    <w:tblPr>
      <w:tblStyleRowBandSize w:val="1"/>
      <w:tblStyleColBandSize w:val="1"/>
      <w:tblBorders>
        <w:top w:val="single" w:sz="4" w:space="0" w:color="4EA72E" w:themeColor="accent6"/>
        <w:bottom w:val="single" w:sz="4" w:space="0" w:color="4EA72E" w:themeColor="accent6"/>
      </w:tblBorders>
    </w:tblPr>
    <w:tblStylePr w:type="firstRow">
      <w:rPr>
        <w:b/>
        <w:bCs/>
      </w:rPr>
      <w:tblPr/>
      <w:tcPr>
        <w:tcBorders>
          <w:bottom w:val="single" w:sz="4" w:space="0" w:color="4EA72E" w:themeColor="accent6"/>
        </w:tcBorders>
      </w:tcPr>
    </w:tblStylePr>
    <w:tblStylePr w:type="lastRow">
      <w:rPr>
        <w:b/>
        <w:bCs/>
      </w:rPr>
      <w:tblPr/>
      <w:tcPr>
        <w:tcBorders>
          <w:top w:val="double" w:sz="4" w:space="0" w:color="4EA72E" w:themeColor="accent6"/>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TableauListe6Couleur">
    <w:name w:val="List Table 6 Colorful"/>
    <w:basedOn w:val="TableauNormal"/>
    <w:uiPriority w:val="51"/>
    <w:rsid w:val="00166CA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tte">
    <w:name w:val="header"/>
    <w:basedOn w:val="Normal"/>
    <w:link w:val="En-tteCar"/>
    <w:uiPriority w:val="99"/>
    <w:unhideWhenUsed/>
    <w:rsid w:val="009C4B1B"/>
    <w:pPr>
      <w:tabs>
        <w:tab w:val="center" w:pos="4536"/>
        <w:tab w:val="right" w:pos="9072"/>
      </w:tabs>
      <w:spacing w:after="0" w:line="240" w:lineRule="auto"/>
    </w:pPr>
  </w:style>
  <w:style w:type="character" w:customStyle="1" w:styleId="En-tteCar">
    <w:name w:val="En-tête Car"/>
    <w:basedOn w:val="Policepardfaut"/>
    <w:link w:val="En-tte"/>
    <w:uiPriority w:val="99"/>
    <w:rsid w:val="009C4B1B"/>
    <w:rPr>
      <w:rFonts w:ascii="Times New Roman" w:hAnsi="Times New Roman"/>
      <w:sz w:val="24"/>
    </w:rPr>
  </w:style>
  <w:style w:type="paragraph" w:styleId="Pieddepage">
    <w:name w:val="footer"/>
    <w:basedOn w:val="Normal"/>
    <w:link w:val="PieddepageCar"/>
    <w:uiPriority w:val="99"/>
    <w:unhideWhenUsed/>
    <w:rsid w:val="009C4B1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C4B1B"/>
    <w:rPr>
      <w:rFonts w:ascii="Times New Roman" w:hAnsi="Times New Roman"/>
      <w:sz w:val="24"/>
    </w:rPr>
  </w:style>
  <w:style w:type="character" w:styleId="Lienhypertexte">
    <w:name w:val="Hyperlink"/>
    <w:basedOn w:val="Policepardfaut"/>
    <w:uiPriority w:val="99"/>
    <w:unhideWhenUsed/>
    <w:rsid w:val="00112A0D"/>
    <w:rPr>
      <w:color w:val="467886" w:themeColor="hyperlink"/>
      <w:u w:val="single"/>
    </w:rPr>
  </w:style>
  <w:style w:type="character" w:styleId="Mentionnonrsolue">
    <w:name w:val="Unresolved Mention"/>
    <w:basedOn w:val="Policepardfaut"/>
    <w:uiPriority w:val="99"/>
    <w:semiHidden/>
    <w:unhideWhenUsed/>
    <w:rsid w:val="00112A0D"/>
    <w:rPr>
      <w:color w:val="605E5C"/>
      <w:shd w:val="clear" w:color="auto" w:fill="E1DFDD"/>
    </w:rPr>
  </w:style>
  <w:style w:type="paragraph" w:styleId="TM1">
    <w:name w:val="toc 1"/>
    <w:basedOn w:val="Normal"/>
    <w:next w:val="Normal"/>
    <w:autoRedefine/>
    <w:uiPriority w:val="39"/>
    <w:unhideWhenUsed/>
    <w:rsid w:val="00B20254"/>
    <w:pPr>
      <w:spacing w:after="100"/>
    </w:pPr>
  </w:style>
  <w:style w:type="paragraph" w:styleId="TM2">
    <w:name w:val="toc 2"/>
    <w:basedOn w:val="Normal"/>
    <w:next w:val="Normal"/>
    <w:autoRedefine/>
    <w:uiPriority w:val="39"/>
    <w:unhideWhenUsed/>
    <w:rsid w:val="00B20254"/>
    <w:pPr>
      <w:spacing w:after="100"/>
      <w:ind w:left="240"/>
    </w:pPr>
  </w:style>
  <w:style w:type="paragraph" w:styleId="TM3">
    <w:name w:val="toc 3"/>
    <w:basedOn w:val="Normal"/>
    <w:next w:val="Normal"/>
    <w:autoRedefine/>
    <w:uiPriority w:val="39"/>
    <w:unhideWhenUsed/>
    <w:rsid w:val="00B20254"/>
    <w:pPr>
      <w:spacing w:after="100"/>
      <w:ind w:left="480"/>
    </w:pPr>
  </w:style>
  <w:style w:type="character" w:styleId="lev">
    <w:name w:val="Strong"/>
    <w:basedOn w:val="Policepardfaut"/>
    <w:uiPriority w:val="22"/>
    <w:qFormat/>
    <w:rsid w:val="00B20254"/>
    <w:rPr>
      <w:b/>
      <w:bCs/>
    </w:rPr>
  </w:style>
  <w:style w:type="paragraph" w:styleId="TM4">
    <w:name w:val="toc 4"/>
    <w:basedOn w:val="Normal"/>
    <w:next w:val="Normal"/>
    <w:autoRedefine/>
    <w:uiPriority w:val="39"/>
    <w:unhideWhenUsed/>
    <w:rsid w:val="00F746C8"/>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6487620">
      <w:bodyDiv w:val="1"/>
      <w:marLeft w:val="0"/>
      <w:marRight w:val="0"/>
      <w:marTop w:val="0"/>
      <w:marBottom w:val="0"/>
      <w:divBdr>
        <w:top w:val="none" w:sz="0" w:space="0" w:color="auto"/>
        <w:left w:val="none" w:sz="0" w:space="0" w:color="auto"/>
        <w:bottom w:val="none" w:sz="0" w:space="0" w:color="auto"/>
        <w:right w:val="none" w:sz="0" w:space="0" w:color="auto"/>
      </w:divBdr>
    </w:div>
    <w:div w:id="799496280">
      <w:bodyDiv w:val="1"/>
      <w:marLeft w:val="0"/>
      <w:marRight w:val="0"/>
      <w:marTop w:val="0"/>
      <w:marBottom w:val="0"/>
      <w:divBdr>
        <w:top w:val="none" w:sz="0" w:space="0" w:color="auto"/>
        <w:left w:val="none" w:sz="0" w:space="0" w:color="auto"/>
        <w:bottom w:val="none" w:sz="0" w:space="0" w:color="auto"/>
        <w:right w:val="none" w:sz="0" w:space="0" w:color="auto"/>
      </w:divBdr>
    </w:div>
    <w:div w:id="927617400">
      <w:bodyDiv w:val="1"/>
      <w:marLeft w:val="0"/>
      <w:marRight w:val="0"/>
      <w:marTop w:val="0"/>
      <w:marBottom w:val="0"/>
      <w:divBdr>
        <w:top w:val="none" w:sz="0" w:space="0" w:color="auto"/>
        <w:left w:val="none" w:sz="0" w:space="0" w:color="auto"/>
        <w:bottom w:val="none" w:sz="0" w:space="0" w:color="auto"/>
        <w:right w:val="none" w:sz="0" w:space="0" w:color="auto"/>
      </w:divBdr>
    </w:div>
    <w:div w:id="1093160948">
      <w:bodyDiv w:val="1"/>
      <w:marLeft w:val="0"/>
      <w:marRight w:val="0"/>
      <w:marTop w:val="0"/>
      <w:marBottom w:val="0"/>
      <w:divBdr>
        <w:top w:val="none" w:sz="0" w:space="0" w:color="auto"/>
        <w:left w:val="none" w:sz="0" w:space="0" w:color="auto"/>
        <w:bottom w:val="none" w:sz="0" w:space="0" w:color="auto"/>
        <w:right w:val="none" w:sz="0" w:space="0" w:color="auto"/>
      </w:divBdr>
    </w:div>
    <w:div w:id="1108352460">
      <w:bodyDiv w:val="1"/>
      <w:marLeft w:val="0"/>
      <w:marRight w:val="0"/>
      <w:marTop w:val="0"/>
      <w:marBottom w:val="0"/>
      <w:divBdr>
        <w:top w:val="none" w:sz="0" w:space="0" w:color="auto"/>
        <w:left w:val="none" w:sz="0" w:space="0" w:color="auto"/>
        <w:bottom w:val="none" w:sz="0" w:space="0" w:color="auto"/>
        <w:right w:val="none" w:sz="0" w:space="0" w:color="auto"/>
      </w:divBdr>
    </w:div>
    <w:div w:id="1477069402">
      <w:bodyDiv w:val="1"/>
      <w:marLeft w:val="0"/>
      <w:marRight w:val="0"/>
      <w:marTop w:val="0"/>
      <w:marBottom w:val="0"/>
      <w:divBdr>
        <w:top w:val="none" w:sz="0" w:space="0" w:color="auto"/>
        <w:left w:val="none" w:sz="0" w:space="0" w:color="auto"/>
        <w:bottom w:val="none" w:sz="0" w:space="0" w:color="auto"/>
        <w:right w:val="none" w:sz="0" w:space="0" w:color="auto"/>
      </w:divBdr>
    </w:div>
    <w:div w:id="1480924397">
      <w:bodyDiv w:val="1"/>
      <w:marLeft w:val="0"/>
      <w:marRight w:val="0"/>
      <w:marTop w:val="0"/>
      <w:marBottom w:val="0"/>
      <w:divBdr>
        <w:top w:val="none" w:sz="0" w:space="0" w:color="auto"/>
        <w:left w:val="none" w:sz="0" w:space="0" w:color="auto"/>
        <w:bottom w:val="none" w:sz="0" w:space="0" w:color="auto"/>
        <w:right w:val="none" w:sz="0" w:space="0" w:color="auto"/>
      </w:divBdr>
    </w:div>
    <w:div w:id="1496340889">
      <w:bodyDiv w:val="1"/>
      <w:marLeft w:val="0"/>
      <w:marRight w:val="0"/>
      <w:marTop w:val="0"/>
      <w:marBottom w:val="0"/>
      <w:divBdr>
        <w:top w:val="none" w:sz="0" w:space="0" w:color="auto"/>
        <w:left w:val="none" w:sz="0" w:space="0" w:color="auto"/>
        <w:bottom w:val="none" w:sz="0" w:space="0" w:color="auto"/>
        <w:right w:val="none" w:sz="0" w:space="0" w:color="auto"/>
      </w:divBdr>
    </w:div>
    <w:div w:id="1540630326">
      <w:bodyDiv w:val="1"/>
      <w:marLeft w:val="0"/>
      <w:marRight w:val="0"/>
      <w:marTop w:val="0"/>
      <w:marBottom w:val="0"/>
      <w:divBdr>
        <w:top w:val="none" w:sz="0" w:space="0" w:color="auto"/>
        <w:left w:val="none" w:sz="0" w:space="0" w:color="auto"/>
        <w:bottom w:val="none" w:sz="0" w:space="0" w:color="auto"/>
        <w:right w:val="none" w:sz="0" w:space="0" w:color="auto"/>
      </w:divBdr>
    </w:div>
    <w:div w:id="1591426591">
      <w:bodyDiv w:val="1"/>
      <w:marLeft w:val="0"/>
      <w:marRight w:val="0"/>
      <w:marTop w:val="0"/>
      <w:marBottom w:val="0"/>
      <w:divBdr>
        <w:top w:val="none" w:sz="0" w:space="0" w:color="auto"/>
        <w:left w:val="none" w:sz="0" w:space="0" w:color="auto"/>
        <w:bottom w:val="none" w:sz="0" w:space="0" w:color="auto"/>
        <w:right w:val="none" w:sz="0" w:space="0" w:color="auto"/>
      </w:divBdr>
    </w:div>
    <w:div w:id="1611015005">
      <w:bodyDiv w:val="1"/>
      <w:marLeft w:val="0"/>
      <w:marRight w:val="0"/>
      <w:marTop w:val="0"/>
      <w:marBottom w:val="0"/>
      <w:divBdr>
        <w:top w:val="none" w:sz="0" w:space="0" w:color="auto"/>
        <w:left w:val="none" w:sz="0" w:space="0" w:color="auto"/>
        <w:bottom w:val="none" w:sz="0" w:space="0" w:color="auto"/>
        <w:right w:val="none" w:sz="0" w:space="0" w:color="auto"/>
      </w:divBdr>
    </w:div>
    <w:div w:id="1931159413">
      <w:bodyDiv w:val="1"/>
      <w:marLeft w:val="0"/>
      <w:marRight w:val="0"/>
      <w:marTop w:val="0"/>
      <w:marBottom w:val="0"/>
      <w:divBdr>
        <w:top w:val="none" w:sz="0" w:space="0" w:color="auto"/>
        <w:left w:val="none" w:sz="0" w:space="0" w:color="auto"/>
        <w:bottom w:val="none" w:sz="0" w:space="0" w:color="auto"/>
        <w:right w:val="none" w:sz="0" w:space="0" w:color="auto"/>
      </w:divBdr>
    </w:div>
    <w:div w:id="2042238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paititi.info/research-technology/remote-sensing-from%20space/" TargetMode="External"/><Relationship Id="rId17" Type="http://schemas.openxmlformats.org/officeDocument/2006/relationships/hyperlink" Target="http://www.nasa.gov/connect/ebooks/earth_art_detail.html" TargetMode="External"/><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B7E7A-0E59-4954-9646-ADDD1B08F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0</TotalTime>
  <Pages>15</Pages>
  <Words>6866</Words>
  <Characters>37765</Characters>
  <Application>Microsoft Office Word</Application>
  <DocSecurity>0</DocSecurity>
  <Lines>314</Lines>
  <Paragraphs>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SALA DEMBELE</dc:creator>
  <cp:keywords/>
  <dc:description/>
  <cp:lastModifiedBy>BASSALA DEMBELE</cp:lastModifiedBy>
  <cp:revision>237</cp:revision>
  <dcterms:created xsi:type="dcterms:W3CDTF">2024-10-10T09:03:00Z</dcterms:created>
  <dcterms:modified xsi:type="dcterms:W3CDTF">2024-10-18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D0bGcazg"/&gt;&lt;style id="http://www.zotero.org/styles/chicago-author-date" locale="fr-FR" hasBibliography="1" bibliographyStyleHasBeenSet="0"/&gt;&lt;prefs&gt;&lt;pref name="fieldType" value="Field"/&gt;&lt;/prefs&gt;&lt;/d</vt:lpwstr>
  </property>
  <property fmtid="{D5CDD505-2E9C-101B-9397-08002B2CF9AE}" pid="3" name="ZOTERO_PREF_2">
    <vt:lpwstr>ata&gt;</vt:lpwstr>
  </property>
</Properties>
</file>